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74DF3C" w14:textId="4E30AB2A" w:rsidR="00696762" w:rsidRDefault="003F7264" w:rsidP="00696762">
      <w:pPr>
        <w:widowControl/>
        <w:autoSpaceDE/>
        <w:autoSpaceDN/>
        <w:spacing w:before="360" w:line="360" w:lineRule="auto"/>
        <w:jc w:val="center"/>
        <w:rPr>
          <w:rFonts w:ascii="Calibri" w:eastAsia="Calibri" w:hAnsi="Calibri" w:cs="Calibri"/>
          <w:b/>
          <w:bCs/>
          <w:sz w:val="44"/>
          <w:szCs w:val="36"/>
          <w:lang w:val="en-GB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44113375" wp14:editId="739F13F6">
                <wp:simplePos x="0" y="0"/>
                <wp:positionH relativeFrom="page">
                  <wp:posOffset>1001395</wp:posOffset>
                </wp:positionH>
                <wp:positionV relativeFrom="page">
                  <wp:posOffset>1496695</wp:posOffset>
                </wp:positionV>
                <wp:extent cx="1080000" cy="766800"/>
                <wp:effectExtent l="0" t="19050" r="25400" b="14605"/>
                <wp:wrapNone/>
                <wp:docPr id="4" name="Gruppo 1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1080000" cy="766800"/>
                          <a:chOff x="0" y="0"/>
                          <a:chExt cx="3600000" cy="2556002"/>
                        </a:xfrm>
                      </wpg:grpSpPr>
                      <wpg:grpSp>
                        <wpg:cNvPr id="5" name="Gruppo 5"/>
                        <wpg:cNvGrpSpPr/>
                        <wpg:grpSpPr>
                          <a:xfrm>
                            <a:off x="0" y="1323693"/>
                            <a:ext cx="1143150" cy="1232309"/>
                            <a:chOff x="0" y="1323692"/>
                            <a:chExt cx="1143150" cy="1278151"/>
                          </a:xfrm>
                        </wpg:grpSpPr>
                        <wps:wsp>
                          <wps:cNvPr id="6" name="Figura a mano libera: forma 6"/>
                          <wps:cNvSpPr/>
                          <wps:spPr>
                            <a:xfrm>
                              <a:off x="165612" y="1323692"/>
                              <a:ext cx="596656" cy="580261"/>
                            </a:xfrm>
                            <a:custGeom>
                              <a:avLst/>
                              <a:gdLst>
                                <a:gd name="connsiteX0" fmla="*/ 3915 w 596043"/>
                                <a:gd name="connsiteY0" fmla="*/ 292627 h 582857"/>
                                <a:gd name="connsiteX1" fmla="*/ 592864 w 596043"/>
                                <a:gd name="connsiteY1" fmla="*/ 292627 h 582857"/>
                                <a:gd name="connsiteX2" fmla="*/ 3915 w 596043"/>
                                <a:gd name="connsiteY2" fmla="*/ 292627 h 582857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</a:cxnLst>
                              <a:rect l="l" t="t" r="r" b="b"/>
                              <a:pathLst>
                                <a:path w="596043" h="582857">
                                  <a:moveTo>
                                    <a:pt x="3915" y="292627"/>
                                  </a:moveTo>
                                  <a:cubicBezTo>
                                    <a:pt x="32240" y="677629"/>
                                    <a:pt x="564591" y="677550"/>
                                    <a:pt x="592864" y="292627"/>
                                  </a:cubicBezTo>
                                  <a:cubicBezTo>
                                    <a:pt x="564539" y="-92376"/>
                                    <a:pt x="32213" y="-92270"/>
                                    <a:pt x="3915" y="292627"/>
                                  </a:cubicBezTo>
                                  <a:close/>
                                </a:path>
                              </a:pathLst>
                            </a:custGeom>
                            <a:noFill/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  <wps:wsp>
                          <wps:cNvPr id="7" name="Figura a mano libera: forma 7"/>
                          <wps:cNvSpPr/>
                          <wps:spPr>
                            <a:xfrm>
                              <a:off x="460323" y="1904479"/>
                              <a:ext cx="5280" cy="144409"/>
                            </a:xfrm>
                            <a:custGeom>
                              <a:avLst/>
                              <a:gdLst>
                                <a:gd name="connsiteX0" fmla="*/ 3914 w 5274"/>
                                <a:gd name="connsiteY0" fmla="*/ 3914 h 145055"/>
                                <a:gd name="connsiteX1" fmla="*/ 3914 w 5274"/>
                                <a:gd name="connsiteY1" fmla="*/ 141796 h 145055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</a:cxnLst>
                              <a:rect l="l" t="t" r="r" b="b"/>
                              <a:pathLst>
                                <a:path w="5274" h="145055">
                                  <a:moveTo>
                                    <a:pt x="3914" y="3914"/>
                                  </a:moveTo>
                                  <a:lnTo>
                                    <a:pt x="3914" y="141796"/>
                                  </a:lnTo>
                                </a:path>
                              </a:pathLst>
                            </a:custGeom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  <wps:wsp>
                          <wps:cNvPr id="8" name="Figura a mano libera: forma 8"/>
                          <wps:cNvSpPr/>
                          <wps:spPr>
                            <a:xfrm>
                              <a:off x="0" y="2016330"/>
                              <a:ext cx="1143150" cy="585513"/>
                            </a:xfrm>
                            <a:custGeom>
                              <a:avLst/>
                              <a:gdLst>
                                <a:gd name="connsiteX0" fmla="*/ 1140565 w 1141978"/>
                                <a:gd name="connsiteY0" fmla="*/ 3915 h 588132"/>
                                <a:gd name="connsiteX1" fmla="*/ 1054165 w 1141978"/>
                                <a:gd name="connsiteY1" fmla="*/ 3915 h 588132"/>
                                <a:gd name="connsiteX2" fmla="*/ 1054165 w 1141978"/>
                                <a:gd name="connsiteY2" fmla="*/ 493963 h 588132"/>
                                <a:gd name="connsiteX3" fmla="*/ 946112 w 1141978"/>
                                <a:gd name="connsiteY3" fmla="*/ 493963 h 588132"/>
                                <a:gd name="connsiteX4" fmla="*/ 3915 w 1141978"/>
                                <a:gd name="connsiteY4" fmla="*/ 494016 h 588132"/>
                                <a:gd name="connsiteX5" fmla="*/ 567835 w 1141978"/>
                                <a:gd name="connsiteY5" fmla="*/ 493963 h 588132"/>
                                <a:gd name="connsiteX6" fmla="*/ 567835 w 1141978"/>
                                <a:gd name="connsiteY6" fmla="*/ 585533 h 588132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  <a:cxn ang="0">
                                  <a:pos x="connsiteX3" y="connsiteY3"/>
                                </a:cxn>
                                <a:cxn ang="0">
                                  <a:pos x="connsiteX4" y="connsiteY4"/>
                                </a:cxn>
                                <a:cxn ang="0">
                                  <a:pos x="connsiteX5" y="connsiteY5"/>
                                </a:cxn>
                                <a:cxn ang="0">
                                  <a:pos x="connsiteX6" y="connsiteY6"/>
                                </a:cxn>
                              </a:cxnLst>
                              <a:rect l="l" t="t" r="r" b="b"/>
                              <a:pathLst>
                                <a:path w="1141978" h="588132">
                                  <a:moveTo>
                                    <a:pt x="1140565" y="3915"/>
                                  </a:moveTo>
                                  <a:lnTo>
                                    <a:pt x="1054165" y="3915"/>
                                  </a:lnTo>
                                  <a:lnTo>
                                    <a:pt x="1054165" y="493963"/>
                                  </a:lnTo>
                                  <a:lnTo>
                                    <a:pt x="946112" y="493963"/>
                                  </a:lnTo>
                                  <a:cubicBezTo>
                                    <a:pt x="927387" y="-115083"/>
                                    <a:pt x="19897" y="-106143"/>
                                    <a:pt x="3915" y="494016"/>
                                  </a:cubicBezTo>
                                  <a:cubicBezTo>
                                    <a:pt x="3915" y="493963"/>
                                    <a:pt x="567835" y="493963"/>
                                    <a:pt x="567835" y="493963"/>
                                  </a:cubicBezTo>
                                  <a:lnTo>
                                    <a:pt x="567835" y="585533"/>
                                  </a:lnTo>
                                </a:path>
                              </a:pathLst>
                            </a:custGeom>
                            <a:noFill/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</wpg:grpSp>
                      <wpg:grpSp>
                        <wpg:cNvPr id="9" name="Gruppo 9"/>
                        <wpg:cNvGrpSpPr/>
                        <wpg:grpSpPr>
                          <a:xfrm>
                            <a:off x="1287615" y="1320371"/>
                            <a:ext cx="1071868" cy="1143339"/>
                            <a:chOff x="1287615" y="1320371"/>
                            <a:chExt cx="1071868" cy="1185872"/>
                          </a:xfrm>
                        </wpg:grpSpPr>
                        <wps:wsp>
                          <wps:cNvPr id="10" name="Figura a mano libera: forma 10"/>
                          <wps:cNvSpPr/>
                          <wps:spPr>
                            <a:xfrm>
                              <a:off x="1453200" y="1320371"/>
                              <a:ext cx="596656" cy="580261"/>
                            </a:xfrm>
                            <a:custGeom>
                              <a:avLst/>
                              <a:gdLst>
                                <a:gd name="connsiteX0" fmla="*/ 3915 w 596043"/>
                                <a:gd name="connsiteY0" fmla="*/ 292637 h 582857"/>
                                <a:gd name="connsiteX1" fmla="*/ 592864 w 596043"/>
                                <a:gd name="connsiteY1" fmla="*/ 292637 h 582857"/>
                                <a:gd name="connsiteX2" fmla="*/ 3915 w 596043"/>
                                <a:gd name="connsiteY2" fmla="*/ 292637 h 582857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</a:cxnLst>
                              <a:rect l="l" t="t" r="r" b="b"/>
                              <a:pathLst>
                                <a:path w="596043" h="582857">
                                  <a:moveTo>
                                    <a:pt x="3915" y="292637"/>
                                  </a:moveTo>
                                  <a:cubicBezTo>
                                    <a:pt x="32266" y="677639"/>
                                    <a:pt x="564592" y="677560"/>
                                    <a:pt x="592864" y="292637"/>
                                  </a:cubicBezTo>
                                  <a:cubicBezTo>
                                    <a:pt x="564512" y="-92392"/>
                                    <a:pt x="32213" y="-92260"/>
                                    <a:pt x="3915" y="292637"/>
                                  </a:cubicBezTo>
                                  <a:close/>
                                </a:path>
                              </a:pathLst>
                            </a:custGeom>
                            <a:noFill/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  <wps:wsp>
                          <wps:cNvPr id="13" name="Figura a mano libera: forma 13"/>
                          <wps:cNvSpPr/>
                          <wps:spPr>
                            <a:xfrm>
                              <a:off x="1747937" y="1901168"/>
                              <a:ext cx="5280" cy="136532"/>
                            </a:xfrm>
                            <a:custGeom>
                              <a:avLst/>
                              <a:gdLst>
                                <a:gd name="connsiteX0" fmla="*/ 3915 w 5274"/>
                                <a:gd name="connsiteY0" fmla="*/ 3914 h 137142"/>
                                <a:gd name="connsiteX1" fmla="*/ 3915 w 5274"/>
                                <a:gd name="connsiteY1" fmla="*/ 134833 h 137142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</a:cxnLst>
                              <a:rect l="l" t="t" r="r" b="b"/>
                              <a:pathLst>
                                <a:path w="5274" h="137142">
                                  <a:moveTo>
                                    <a:pt x="3915" y="3914"/>
                                  </a:moveTo>
                                  <a:lnTo>
                                    <a:pt x="3915" y="134833"/>
                                  </a:lnTo>
                                </a:path>
                              </a:pathLst>
                            </a:custGeom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  <wps:wsp>
                          <wps:cNvPr id="14" name="Figura a mano libera: forma 14"/>
                          <wps:cNvSpPr/>
                          <wps:spPr>
                            <a:xfrm>
                              <a:off x="1287615" y="2038883"/>
                              <a:ext cx="1071868" cy="467360"/>
                            </a:xfrm>
                            <a:custGeom>
                              <a:avLst/>
                              <a:gdLst>
                                <a:gd name="connsiteX0" fmla="*/ 1068723 w 1070769"/>
                                <a:gd name="connsiteY0" fmla="*/ 467958 h 469450"/>
                                <a:gd name="connsiteX1" fmla="*/ 947484 w 1070769"/>
                                <a:gd name="connsiteY1" fmla="*/ 466534 h 469450"/>
                                <a:gd name="connsiteX2" fmla="*/ 808152 w 1070769"/>
                                <a:gd name="connsiteY2" fmla="*/ 134595 h 469450"/>
                                <a:gd name="connsiteX3" fmla="*/ 3915 w 1070769"/>
                                <a:gd name="connsiteY3" fmla="*/ 467958 h 469450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  <a:cxn ang="0">
                                  <a:pos x="connsiteX3" y="connsiteY3"/>
                                </a:cxn>
                              </a:cxnLst>
                              <a:rect l="l" t="t" r="r" b="b"/>
                              <a:pathLst>
                                <a:path w="1070769" h="469450">
                                  <a:moveTo>
                                    <a:pt x="1068723" y="467958"/>
                                  </a:moveTo>
                                  <a:cubicBezTo>
                                    <a:pt x="990921" y="466534"/>
                                    <a:pt x="947484" y="466534"/>
                                    <a:pt x="947484" y="466534"/>
                                  </a:cubicBezTo>
                                  <a:cubicBezTo>
                                    <a:pt x="944319" y="458938"/>
                                    <a:pt x="958640" y="311641"/>
                                    <a:pt x="808152" y="134595"/>
                                  </a:cubicBezTo>
                                  <a:cubicBezTo>
                                    <a:pt x="493989" y="-143911"/>
                                    <a:pt x="29049" y="48590"/>
                                    <a:pt x="3915" y="467958"/>
                                  </a:cubicBezTo>
                                </a:path>
                              </a:pathLst>
                            </a:custGeom>
                            <a:noFill/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</wpg:grpSp>
                      <wpg:grpSp>
                        <wpg:cNvPr id="15" name="Gruppo 15"/>
                        <wpg:cNvGrpSpPr/>
                        <wpg:grpSpPr>
                          <a:xfrm>
                            <a:off x="2414609" y="1310913"/>
                            <a:ext cx="1185391" cy="1163337"/>
                            <a:chOff x="2414609" y="1310912"/>
                            <a:chExt cx="1185391" cy="1206613"/>
                          </a:xfrm>
                        </wpg:grpSpPr>
                        <wps:wsp>
                          <wps:cNvPr id="16" name="Figura a mano libera: forma 16"/>
                          <wps:cNvSpPr/>
                          <wps:spPr>
                            <a:xfrm>
                              <a:off x="2782818" y="1310912"/>
                              <a:ext cx="617776" cy="601266"/>
                            </a:xfrm>
                            <a:custGeom>
                              <a:avLst/>
                              <a:gdLst>
                                <a:gd name="connsiteX0" fmla="*/ 603096 w 617142"/>
                                <a:gd name="connsiteY0" fmla="*/ 302886 h 603956"/>
                                <a:gd name="connsiteX1" fmla="*/ 14173 w 617142"/>
                                <a:gd name="connsiteY1" fmla="*/ 302886 h 603956"/>
                                <a:gd name="connsiteX2" fmla="*/ 603096 w 617142"/>
                                <a:gd name="connsiteY2" fmla="*/ 302886 h 603956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</a:cxnLst>
                              <a:rect l="l" t="t" r="r" b="b"/>
                              <a:pathLst>
                                <a:path w="617142" h="603956">
                                  <a:moveTo>
                                    <a:pt x="603096" y="302886"/>
                                  </a:moveTo>
                                  <a:cubicBezTo>
                                    <a:pt x="574771" y="687888"/>
                                    <a:pt x="42393" y="687809"/>
                                    <a:pt x="14173" y="302886"/>
                                  </a:cubicBezTo>
                                  <a:cubicBezTo>
                                    <a:pt x="42498" y="-82117"/>
                                    <a:pt x="574824" y="-82011"/>
                                    <a:pt x="603096" y="302886"/>
                                  </a:cubicBezTo>
                                  <a:close/>
                                </a:path>
                              </a:pathLst>
                            </a:custGeom>
                            <a:noFill/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  <wps:wsp>
                          <wps:cNvPr id="17" name="Figura a mano libera: forma 17"/>
                          <wps:cNvSpPr/>
                          <wps:spPr>
                            <a:xfrm>
                              <a:off x="3077608" y="1891699"/>
                              <a:ext cx="26401" cy="178542"/>
                            </a:xfrm>
                            <a:custGeom>
                              <a:avLst/>
                              <a:gdLst>
                                <a:gd name="connsiteX0" fmla="*/ 14173 w 26373"/>
                                <a:gd name="connsiteY0" fmla="*/ 14173 h 179340"/>
                                <a:gd name="connsiteX1" fmla="*/ 14173 w 26373"/>
                                <a:gd name="connsiteY1" fmla="*/ 166507 h 179340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</a:cxnLst>
                              <a:rect l="l" t="t" r="r" b="b"/>
                              <a:pathLst>
                                <a:path w="26373" h="179340">
                                  <a:moveTo>
                                    <a:pt x="14173" y="14173"/>
                                  </a:moveTo>
                                  <a:lnTo>
                                    <a:pt x="14173" y="166507"/>
                                  </a:lnTo>
                                </a:path>
                              </a:pathLst>
                            </a:custGeom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  <wps:wsp>
                          <wps:cNvPr id="18" name="Figura a mano libera: forma 18"/>
                          <wps:cNvSpPr/>
                          <wps:spPr>
                            <a:xfrm>
                              <a:off x="2414609" y="2034411"/>
                              <a:ext cx="1185391" cy="483114"/>
                            </a:xfrm>
                            <a:custGeom>
                              <a:avLst/>
                              <a:gdLst>
                                <a:gd name="connsiteX0" fmla="*/ 14173 w 1184175"/>
                                <a:gd name="connsiteY0" fmla="*/ 138727 h 485275"/>
                                <a:gd name="connsiteX1" fmla="*/ 100573 w 1184175"/>
                                <a:gd name="connsiteY1" fmla="*/ 138727 h 485275"/>
                                <a:gd name="connsiteX2" fmla="*/ 100573 w 1184175"/>
                                <a:gd name="connsiteY2" fmla="*/ 465971 h 485275"/>
                                <a:gd name="connsiteX3" fmla="*/ 208626 w 1184175"/>
                                <a:gd name="connsiteY3" fmla="*/ 465971 h 485275"/>
                                <a:gd name="connsiteX4" fmla="*/ 1172529 w 1184175"/>
                                <a:gd name="connsiteY4" fmla="*/ 473198 h 485275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  <a:cxn ang="0">
                                  <a:pos x="connsiteX3" y="connsiteY3"/>
                                </a:cxn>
                                <a:cxn ang="0">
                                  <a:pos x="connsiteX4" y="connsiteY4"/>
                                </a:cxn>
                              </a:cxnLst>
                              <a:rect l="l" t="t" r="r" b="b"/>
                              <a:pathLst>
                                <a:path w="1184175" h="485275">
                                  <a:moveTo>
                                    <a:pt x="14173" y="138727"/>
                                  </a:moveTo>
                                  <a:lnTo>
                                    <a:pt x="100573" y="138727"/>
                                  </a:lnTo>
                                  <a:lnTo>
                                    <a:pt x="100573" y="465971"/>
                                  </a:lnTo>
                                  <a:lnTo>
                                    <a:pt x="208626" y="465971"/>
                                  </a:lnTo>
                                  <a:cubicBezTo>
                                    <a:pt x="231650" y="-135928"/>
                                    <a:pt x="1148450" y="-139330"/>
                                    <a:pt x="1172529" y="473198"/>
                                  </a:cubicBezTo>
                                </a:path>
                              </a:pathLst>
                            </a:custGeom>
                            <a:noFill/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</wpg:grpSp>
                      <wps:wsp>
                        <wps:cNvPr id="19" name="Figura a mano libera: forma 19"/>
                        <wps:cNvSpPr/>
                        <wps:spPr>
                          <a:xfrm>
                            <a:off x="199008" y="0"/>
                            <a:ext cx="546494" cy="196982"/>
                          </a:xfrm>
                          <a:custGeom>
                            <a:avLst/>
                            <a:gdLst>
                              <a:gd name="connsiteX0" fmla="*/ 3915 w 545934"/>
                              <a:gd name="connsiteY0" fmla="*/ 249928 h 253187"/>
                              <a:gd name="connsiteX1" fmla="*/ 271660 w 545934"/>
                              <a:gd name="connsiteY1" fmla="*/ 3915 h 253187"/>
                              <a:gd name="connsiteX2" fmla="*/ 542991 w 545934"/>
                              <a:gd name="connsiteY2" fmla="*/ 249928 h 253187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</a:cxnLst>
                            <a:rect l="l" t="t" r="r" b="b"/>
                            <a:pathLst>
                              <a:path w="545934" h="253187">
                                <a:moveTo>
                                  <a:pt x="3915" y="249928"/>
                                </a:moveTo>
                                <a:lnTo>
                                  <a:pt x="271660" y="3915"/>
                                </a:lnTo>
                                <a:lnTo>
                                  <a:pt x="542991" y="249928"/>
                                </a:lnTo>
                              </a:path>
                            </a:pathLst>
                          </a:custGeom>
                          <a:noFill/>
                          <a:ln w="12700" cap="flat">
                            <a:solidFill>
                              <a:srgbClr val="9A2583"/>
                            </a:solidFill>
                            <a:prstDash val="solid"/>
                            <a:miter/>
                          </a:ln>
                        </wps:spPr>
                        <wps:bodyPr rtlCol="0" anchor="ctr"/>
                      </wps:wsp>
                      <wps:wsp>
                        <wps:cNvPr id="20" name="Figura a mano libera: forma 20"/>
                        <wps:cNvSpPr/>
                        <wps:spPr>
                          <a:xfrm>
                            <a:off x="2758239" y="0"/>
                            <a:ext cx="546494" cy="196982"/>
                          </a:xfrm>
                          <a:custGeom>
                            <a:avLst/>
                            <a:gdLst>
                              <a:gd name="connsiteX0" fmla="*/ 3915 w 545934"/>
                              <a:gd name="connsiteY0" fmla="*/ 249928 h 253187"/>
                              <a:gd name="connsiteX1" fmla="*/ 271660 w 545934"/>
                              <a:gd name="connsiteY1" fmla="*/ 3915 h 253187"/>
                              <a:gd name="connsiteX2" fmla="*/ 542992 w 545934"/>
                              <a:gd name="connsiteY2" fmla="*/ 249928 h 253187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</a:cxnLst>
                            <a:rect l="l" t="t" r="r" b="b"/>
                            <a:pathLst>
                              <a:path w="545934" h="253187">
                                <a:moveTo>
                                  <a:pt x="3915" y="249928"/>
                                </a:moveTo>
                                <a:lnTo>
                                  <a:pt x="271660" y="3915"/>
                                </a:lnTo>
                                <a:lnTo>
                                  <a:pt x="542992" y="249928"/>
                                </a:lnTo>
                              </a:path>
                            </a:pathLst>
                          </a:custGeom>
                          <a:noFill/>
                          <a:ln w="12700" cap="flat">
                            <a:solidFill>
                              <a:srgbClr val="9A2583"/>
                            </a:solidFill>
                            <a:prstDash val="solid"/>
                            <a:miter/>
                          </a:ln>
                        </wps:spPr>
                        <wps:bodyPr rtlCol="0" anchor="ctr"/>
                      </wps:wsp>
                      <wps:wsp>
                        <wps:cNvPr id="22" name="Figura a mano libera: forma 22"/>
                        <wps:cNvSpPr/>
                        <wps:spPr>
                          <a:xfrm>
                            <a:off x="1458666" y="0"/>
                            <a:ext cx="567615" cy="213396"/>
                          </a:xfrm>
                          <a:custGeom>
                            <a:avLst/>
                            <a:gdLst>
                              <a:gd name="connsiteX0" fmla="*/ 14173 w 567032"/>
                              <a:gd name="connsiteY0" fmla="*/ 260187 h 274285"/>
                              <a:gd name="connsiteX1" fmla="*/ 281918 w 567032"/>
                              <a:gd name="connsiteY1" fmla="*/ 14173 h 274285"/>
                              <a:gd name="connsiteX2" fmla="*/ 553250 w 567032"/>
                              <a:gd name="connsiteY2" fmla="*/ 260187 h 274285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</a:cxnLst>
                            <a:rect l="l" t="t" r="r" b="b"/>
                            <a:pathLst>
                              <a:path w="567032" h="274285">
                                <a:moveTo>
                                  <a:pt x="14173" y="260187"/>
                                </a:moveTo>
                                <a:lnTo>
                                  <a:pt x="281918" y="14173"/>
                                </a:lnTo>
                                <a:lnTo>
                                  <a:pt x="553250" y="260187"/>
                                </a:lnTo>
                              </a:path>
                            </a:pathLst>
                          </a:custGeom>
                          <a:noFill/>
                          <a:ln w="12700" cap="flat">
                            <a:solidFill>
                              <a:srgbClr val="9A2583"/>
                            </a:solidFill>
                            <a:prstDash val="solid"/>
                            <a:miter/>
                          </a:ln>
                        </wps:spPr>
                        <wps:bodyPr rtlCol="0" anchor="ctr"/>
                      </wps:wsp>
                      <wps:wsp>
                        <wps:cNvPr id="23" name="Figura a mano libera: forma 23"/>
                        <wps:cNvSpPr/>
                        <wps:spPr>
                          <a:xfrm>
                            <a:off x="1724336" y="44704"/>
                            <a:ext cx="45719" cy="1190925"/>
                          </a:xfrm>
                          <a:custGeom>
                            <a:avLst/>
                            <a:gdLst>
                              <a:gd name="connsiteX0" fmla="*/ 14173 w 26373"/>
                              <a:gd name="connsiteY0" fmla="*/ 14173 h 1337143"/>
                              <a:gd name="connsiteX1" fmla="*/ 14173 w 26373"/>
                              <a:gd name="connsiteY1" fmla="*/ 1323862 h 1337143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</a:cxnLst>
                            <a:rect l="l" t="t" r="r" b="b"/>
                            <a:pathLst>
                              <a:path w="26373" h="1337143">
                                <a:moveTo>
                                  <a:pt x="14173" y="14173"/>
                                </a:moveTo>
                                <a:lnTo>
                                  <a:pt x="14173" y="1323862"/>
                                </a:lnTo>
                              </a:path>
                            </a:pathLst>
                          </a:custGeom>
                          <a:ln w="12700" cap="flat">
                            <a:solidFill>
                              <a:srgbClr val="9A2583"/>
                            </a:solidFill>
                            <a:prstDash val="solid"/>
                            <a:miter/>
                          </a:ln>
                        </wps:spPr>
                        <wps:bodyPr rtlCol="0" anchor="ctr"/>
                      </wps:wsp>
                      <wps:wsp>
                        <wps:cNvPr id="24" name="Figura a mano libera: forma 24"/>
                        <wps:cNvSpPr/>
                        <wps:spPr>
                          <a:xfrm>
                            <a:off x="468280" y="0"/>
                            <a:ext cx="498974" cy="1224443"/>
                          </a:xfrm>
                          <a:custGeom>
                            <a:avLst/>
                            <a:gdLst>
                              <a:gd name="connsiteX0" fmla="*/ 4457 w 498461"/>
                              <a:gd name="connsiteY0" fmla="*/ 3915 h 1360880"/>
                              <a:gd name="connsiteX1" fmla="*/ 5407 w 498461"/>
                              <a:gd name="connsiteY1" fmla="*/ 340785 h 1360880"/>
                              <a:gd name="connsiteX2" fmla="*/ 254084 w 498461"/>
                              <a:gd name="connsiteY2" fmla="*/ 584583 h 1360880"/>
                              <a:gd name="connsiteX3" fmla="*/ 485618 w 498461"/>
                              <a:gd name="connsiteY3" fmla="*/ 761867 h 1360880"/>
                              <a:gd name="connsiteX4" fmla="*/ 358998 w 498461"/>
                              <a:gd name="connsiteY4" fmla="*/ 1054931 h 1360880"/>
                              <a:gd name="connsiteX5" fmla="*/ 105732 w 498461"/>
                              <a:gd name="connsiteY5" fmla="*/ 1120047 h 1360880"/>
                              <a:gd name="connsiteX6" fmla="*/ 15297 w 498461"/>
                              <a:gd name="connsiteY6" fmla="*/ 1358834 h 1360880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</a:cxnLst>
                            <a:rect l="l" t="t" r="r" b="b"/>
                            <a:pathLst>
                              <a:path w="498461" h="1360880">
                                <a:moveTo>
                                  <a:pt x="4457" y="3915"/>
                                </a:moveTo>
                                <a:cubicBezTo>
                                  <a:pt x="4457" y="3915"/>
                                  <a:pt x="2743" y="288724"/>
                                  <a:pt x="5407" y="340785"/>
                                </a:cubicBezTo>
                                <a:cubicBezTo>
                                  <a:pt x="8071" y="392847"/>
                                  <a:pt x="24053" y="560372"/>
                                  <a:pt x="254084" y="584583"/>
                                </a:cubicBezTo>
                                <a:cubicBezTo>
                                  <a:pt x="391570" y="599062"/>
                                  <a:pt x="460299" y="671405"/>
                                  <a:pt x="485618" y="761867"/>
                                </a:cubicBezTo>
                                <a:cubicBezTo>
                                  <a:pt x="519482" y="882816"/>
                                  <a:pt x="467526" y="1007880"/>
                                  <a:pt x="358998" y="1054931"/>
                                </a:cubicBezTo>
                                <a:cubicBezTo>
                                  <a:pt x="261020" y="1097392"/>
                                  <a:pt x="229424" y="1065085"/>
                                  <a:pt x="105732" y="1120047"/>
                                </a:cubicBezTo>
                                <a:cubicBezTo>
                                  <a:pt x="8044" y="1163458"/>
                                  <a:pt x="9600" y="1351265"/>
                                  <a:pt x="15297" y="1358834"/>
                                </a:cubicBezTo>
                              </a:path>
                            </a:pathLst>
                          </a:custGeom>
                          <a:noFill/>
                          <a:ln w="12700" cap="flat">
                            <a:solidFill>
                              <a:srgbClr val="9A2583"/>
                            </a:solidFill>
                            <a:prstDash val="sysDash"/>
                            <a:miter/>
                          </a:ln>
                        </wps:spPr>
                        <wps:bodyPr rtlCol="0" anchor="ctr"/>
                      </wps:wsp>
                      <wps:wsp>
                        <wps:cNvPr id="25" name="Figura a mano libera: forma 25"/>
                        <wps:cNvSpPr/>
                        <wps:spPr>
                          <a:xfrm>
                            <a:off x="2703379" y="37247"/>
                            <a:ext cx="691698" cy="1190925"/>
                          </a:xfrm>
                          <a:custGeom>
                            <a:avLst/>
                            <a:gdLst>
                              <a:gd name="connsiteX0" fmla="*/ 326464 w 690989"/>
                              <a:gd name="connsiteY0" fmla="*/ 3915 h 1281759"/>
                              <a:gd name="connsiteX1" fmla="*/ 325910 w 690989"/>
                              <a:gd name="connsiteY1" fmla="*/ 288275 h 1281759"/>
                              <a:gd name="connsiteX2" fmla="*/ 3915 w 690989"/>
                              <a:gd name="connsiteY2" fmla="*/ 704346 h 1281759"/>
                              <a:gd name="connsiteX3" fmla="*/ 687704 w 690989"/>
                              <a:gd name="connsiteY3" fmla="*/ 1095071 h 1281759"/>
                              <a:gd name="connsiteX4" fmla="*/ 394640 w 690989"/>
                              <a:gd name="connsiteY4" fmla="*/ 1279582 h 1281759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</a:cxnLst>
                            <a:rect l="l" t="t" r="r" b="b"/>
                            <a:pathLst>
                              <a:path w="690989" h="1281759">
                                <a:moveTo>
                                  <a:pt x="326464" y="3915"/>
                                </a:moveTo>
                                <a:lnTo>
                                  <a:pt x="325910" y="288275"/>
                                </a:lnTo>
                                <a:lnTo>
                                  <a:pt x="3915" y="704346"/>
                                </a:lnTo>
                                <a:lnTo>
                                  <a:pt x="687704" y="1095071"/>
                                </a:lnTo>
                                <a:lnTo>
                                  <a:pt x="394640" y="1279582"/>
                                </a:lnTo>
                              </a:path>
                            </a:pathLst>
                          </a:custGeom>
                          <a:noFill/>
                          <a:ln w="12700" cap="flat">
                            <a:solidFill>
                              <a:srgbClr val="9A2583"/>
                            </a:solidFill>
                            <a:prstDash val="dash"/>
                            <a:miter/>
                          </a:ln>
                        </wps:spPr>
                        <wps:bodyPr rtlCol="0" anchor="ctr"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5AB3AAA" id="Gruppo 10" o:spid="_x0000_s1026" style="position:absolute;margin-left:78.85pt;margin-top:117.85pt;width:85.05pt;height:60.4pt;z-index:251659264;mso-position-horizontal-relative:page;mso-position-vertical-relative:page;mso-width-relative:margin;mso-height-relative:margin" coordsize="36000,2556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">
                <o:lock v:ext="edit" aspectratio="t"/>
                <v:group id="Gruppo 5" o:spid="_x0000_s1027" style="position:absolute;top:13236;width:11431;height:12324" coordorigin=",13236" coordsize="11431,1278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">
                  <v:shape id="Figura a mano libera: forma 6" o:spid="_x0000_s1028" style="position:absolute;left:1656;top:13236;width:5966;height:5803;visibility:visible;mso-wrap-style:square;v-text-anchor:middle" coordsize="596043,58285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" path="m3915,292627v28325,385002,560676,384923,588949,c564539,-92376,32213,-92270,3915,292627xe" filled="f" strokecolor="#9a2583" strokeweight="1pt">
                    <v:path arrowok="t" o:connecttype="custom" o:connectlocs="3919,291324;593474,291324;3919,291324" o:connectangles="0,0,0"/>
                  </v:shape>
                  <v:shape id="Figura a mano libera: forma 7" o:spid="_x0000_s1029" style="position:absolute;left:4603;top:19044;width:53;height:1444;visibility:visible;mso-wrap-style:square;v-text-anchor:middle" coordsize="5274,1450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" path="m3914,3914r,137882e" filled="f" strokecolor="#9a2583" strokeweight="1pt">
                    <v:path arrowok="t" o:connecttype="custom" o:connectlocs="3918,3897;3918,141165" o:connectangles="0,0"/>
                  </v:shape>
                  <v:shape id="Figura a mano libera: forma 8" o:spid="_x0000_s1030" style="position:absolute;top:20163;width:11431;height:5855;visibility:visible;mso-wrap-style:square;v-text-anchor:middle" coordsize="1141978,58813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" path="m1140565,3915r-86400,l1054165,493963r-108053,c927387,-115083,19897,-106143,3915,494016v,-53,563920,-53,563920,-53l567835,585533e" filled="f" strokecolor="#9a2583" strokeweight="1pt">
                    <v:path arrowok="t" o:connecttype="custom" o:connectlocs="1141736,3898;1055247,3898;1055247,491763;947083,491763;3919,491816;568418,491763;568418,582926" o:connectangles="0,0,0,0,0,0,0"/>
                  </v:shape>
                </v:group>
                <v:group id="Gruppo 9" o:spid="_x0000_s1031" style="position:absolute;left:12876;top:13203;width:10718;height:11434" coordorigin="12876,13203" coordsize="10718,1185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">
                  <v:shape id="Figura a mano libera: forma 10" o:spid="_x0000_s1032" style="position:absolute;left:14532;top:13203;width:5966;height:5803;visibility:visible;mso-wrap-style:square;v-text-anchor:middle" coordsize="596043,58285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" path="m3915,292637v28351,385002,560677,384923,588949,c564512,-92392,32213,-92260,3915,292637xe" filled="f" strokecolor="#9a2583" strokeweight="1pt">
                    <v:path arrowok="t" o:connecttype="custom" o:connectlocs="3919,291334;593474,291334;3919,291334" o:connectangles="0,0,0"/>
                  </v:shape>
                  <v:shape id="Figura a mano libera: forma 13" o:spid="_x0000_s1033" style="position:absolute;left:17479;top:19011;width:53;height:1366;visibility:visible;mso-wrap-style:square;v-text-anchor:middle" coordsize="5274,13714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" path="m3915,3914r,130919e" filled="f" strokecolor="#9a2583" strokeweight="1pt">
                    <v:path arrowok="t" o:connecttype="custom" o:connectlocs="3919,3897;3919,134233" o:connectangles="0,0"/>
                  </v:shape>
                  <v:shape id="Figura a mano libera: forma 14" o:spid="_x0000_s1034" style="position:absolute;left:12876;top:20388;width:10718;height:4674;visibility:visible;mso-wrap-style:square;v-text-anchor:middle" coordsize="1070769,4694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" path="m1068723,467958v-77802,-1424,-121239,-1424,-121239,-1424c944319,458938,958640,311641,808152,134595,493989,-143911,29049,48590,3915,467958e" filled="f" strokecolor="#9a2583" strokeweight="1pt">
                    <v:path arrowok="t" o:connecttype="custom" o:connectlocs="1069820,465875;948456,464457;808981,133996;3919,465875" o:connectangles="0,0,0,0"/>
                  </v:shape>
                </v:group>
                <v:group id="Gruppo 15" o:spid="_x0000_s1035" style="position:absolute;left:24146;top:13109;width:11854;height:11633" coordorigin="24146,13109" coordsize="11853,1206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">
                  <v:shape id="Figura a mano libera: forma 16" o:spid="_x0000_s1036" style="position:absolute;left:27828;top:13109;width:6177;height:6012;visibility:visible;mso-wrap-style:square;v-text-anchor:middle" coordsize="617142,60395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" path="m603096,302886v-28325,385002,-560703,384923,-588923,c42498,-82117,574824,-82011,603096,302886xe" filled="f" strokecolor="#9a2583" strokeweight="1pt">
                    <v:path arrowok="t" o:connecttype="custom" o:connectlocs="603716,301537;14188,301537;603716,301537" o:connectangles="0,0,0"/>
                  </v:shape>
                  <v:shape id="Figura a mano libera: forma 17" o:spid="_x0000_s1037" style="position:absolute;left:30776;top:18916;width:264;height:1786;visibility:visible;mso-wrap-style:square;v-text-anchor:middle" coordsize="26373,17934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" path="m14173,14173r,152334e" filled="f" strokecolor="#9a2583" strokeweight="1pt">
                    <v:path arrowok="t" o:connecttype="custom" o:connectlocs="14188,14110;14188,165766" o:connectangles="0,0"/>
                  </v:shape>
                  <v:shape id="Figura a mano libera: forma 18" o:spid="_x0000_s1038" style="position:absolute;left:24146;top:20344;width:11854;height:4831;visibility:visible;mso-wrap-style:square;v-text-anchor:middle" coordsize="1184175,4852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" path="m14173,138727r86400,l100573,465971r108053,c231650,-135928,1148450,-139330,1172529,473198e" filled="f" strokecolor="#9a2583" strokeweight="1pt">
                    <v:path arrowok="t" o:connecttype="custom" o:connectlocs="14188,138109;100676,138109;100676,463896;208840,463896;1173733,471091" o:connectangles="0,0,0,0,0"/>
                  </v:shape>
                </v:group>
                <v:shape id="Figura a mano libera: forma 19" o:spid="_x0000_s1039" style="position:absolute;left:1990;width:5465;height:1969;visibility:visible;mso-wrap-style:square;v-text-anchor:middle" coordsize="545934,25318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" path="m3915,249928l271660,3915,542991,249928e" filled="f" strokecolor="#9a2583" strokeweight="1pt">
                  <v:stroke joinstyle="miter"/>
                  <v:path arrowok="t" o:connecttype="custom" o:connectlocs="3919,194446;271939,3046;543548,194446" o:connectangles="0,0,0"/>
                </v:shape>
                <v:shape id="Figura a mano libera: forma 20" o:spid="_x0000_s1040" style="position:absolute;left:27582;width:5465;height:1969;visibility:visible;mso-wrap-style:square;v-text-anchor:middle" coordsize="545934,25318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" path="m3915,249928l271660,3915,542992,249928e" filled="f" strokecolor="#9a2583" strokeweight="1pt">
                  <v:stroke joinstyle="miter"/>
                  <v:path arrowok="t" o:connecttype="custom" o:connectlocs="3919,194446;271939,3046;543549,194446" o:connectangles="0,0,0"/>
                </v:shape>
                <v:shape id="Figura a mano libera: forma 22" o:spid="_x0000_s1041" style="position:absolute;left:14586;width:5676;height:2133;visibility:visible;mso-wrap-style:square;v-text-anchor:middle" coordsize="567032,2742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" path="m14173,260187l281918,14173,553250,260187e" filled="f" strokecolor="#9a2583" strokeweight="1pt">
                  <v:stroke joinstyle="miter"/>
                  <v:path arrowok="t" o:connecttype="custom" o:connectlocs="14188,202428;282208,11027;553819,202428" o:connectangles="0,0,0"/>
                </v:shape>
                <v:shape id="Figura a mano libera: forma 23" o:spid="_x0000_s1042" style="position:absolute;left:17243;top:447;width:457;height:11909;visibility:visible;mso-wrap-style:square;v-text-anchor:middle" coordsize="26373,133714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" path="m14173,14173r,1309689e" filled="f" strokecolor="#9a2583" strokeweight="1pt">
                  <v:stroke joinstyle="miter"/>
                  <v:path arrowok="t" o:connecttype="custom" o:connectlocs="24570,12623;24570,1179096" o:connectangles="0,0"/>
                </v:shape>
                <v:shape id="Figura a mano libera: forma 24" o:spid="_x0000_s1043" style="position:absolute;left:4682;width:4990;height:12244;visibility:visible;mso-wrap-style:square;v-text-anchor:middle" coordsize="498461,13608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" path="m4457,3915v,,-1714,284809,950,336870c8071,392847,24053,560372,254084,584583v137486,14479,206215,86822,231534,177284c519482,882816,467526,1007880,358998,1054931v-97978,42461,-129574,10154,-253266,65116c8044,1163458,9600,1351265,15297,1358834e" filled="f" strokecolor="#9a2583" strokeweight="1pt">
                  <v:stroke dashstyle="3 1" joinstyle="miter"/>
                  <v:path arrowok="t" o:connecttype="custom" o:connectlocs="4462,3522;5413,306619;254345,525975;486118,685485;359367,949167;105841,1007755;15313,1222602" o:connectangles="0,0,0,0,0,0,0"/>
                </v:shape>
                <v:shape id="Figura a mano libera: forma 25" o:spid="_x0000_s1044" style="position:absolute;left:27033;top:372;width:6917;height:11909;visibility:visible;mso-wrap-style:square;v-text-anchor:middle" coordsize="690989,12817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" path="m326464,3915r-554,284360l3915,704346r683789,390725l394640,1279582e" filled="f" strokecolor="#9a2583" strokeweight="1pt">
                  <v:stroke dashstyle="dash" joinstyle="miter"/>
                  <v:path arrowok="t" o:connecttype="custom" o:connectlocs="326799,3638;326244,267846;3919,654431;688410,1017467;395045,1188902" o:connectangles="0,0,0,0,0"/>
                </v:shape>
                <w10:wrap anchorx="page" anchory="page"/>
              </v:group>
            </w:pict>
          </mc:Fallback>
        </mc:AlternateContent>
      </w:r>
      <w:r w:rsidR="00315AF8">
        <w:rPr>
          <w:rFonts w:ascii="Calibri" w:eastAsia="Calibri" w:hAnsi="Calibri" w:cs="Calibri"/>
          <w:b/>
          <w:bCs/>
          <w:sz w:val="44"/>
          <w:szCs w:val="36"/>
          <w:lang w:val="en-GB"/>
        </w:rPr>
        <w:t>Undervisningsoversigt</w:t>
      </w:r>
    </w:p>
    <w:p w14:paraId="2BA4FB75" w14:textId="77777777" w:rsidR="00696762" w:rsidRDefault="00696762" w:rsidP="00696762">
      <w:pPr>
        <w:widowControl/>
        <w:autoSpaceDE/>
        <w:autoSpaceDN/>
        <w:spacing w:line="360" w:lineRule="auto"/>
        <w:jc w:val="center"/>
        <w:rPr>
          <w:rFonts w:ascii="Calibri" w:eastAsia="Calibri" w:hAnsi="Calibri" w:cs="Calibri"/>
          <w:b/>
          <w:bCs/>
          <w:sz w:val="44"/>
          <w:szCs w:val="36"/>
          <w:lang w:val="en-GB"/>
        </w:rPr>
      </w:pPr>
    </w:p>
    <w:tbl>
      <w:tblPr>
        <w:tblStyle w:val="Tablaconcuadrcula1"/>
        <w:tblW w:w="9690" w:type="dxa"/>
        <w:tblInd w:w="57" w:type="dxa"/>
        <w:tblBorders>
          <w:top w:val="dashed" w:sz="4" w:space="0" w:color="9A2583"/>
          <w:left w:val="dashed" w:sz="4" w:space="0" w:color="9A2583"/>
          <w:bottom w:val="dashed" w:sz="4" w:space="0" w:color="9A2583"/>
          <w:right w:val="dashed" w:sz="4" w:space="0" w:color="9A2583"/>
          <w:insideH w:val="dashed" w:sz="4" w:space="0" w:color="9A2583"/>
          <w:insideV w:val="dashed" w:sz="4" w:space="0" w:color="9A2583"/>
        </w:tblBorders>
        <w:shd w:val="clear" w:color="auto" w:fill="F5911B"/>
        <w:tblLayout w:type="fixed"/>
        <w:tblCellMar>
          <w:top w:w="57" w:type="dxa"/>
          <w:left w:w="57" w:type="dxa"/>
          <w:bottom w:w="57" w:type="dxa"/>
          <w:right w:w="57" w:type="dxa"/>
        </w:tblCellMar>
        <w:tblLook w:val="04A0" w:firstRow="1" w:lastRow="0" w:firstColumn="1" w:lastColumn="0" w:noHBand="0" w:noVBand="1"/>
      </w:tblPr>
      <w:tblGrid>
        <w:gridCol w:w="2659"/>
        <w:gridCol w:w="1787"/>
        <w:gridCol w:w="5244"/>
      </w:tblGrid>
      <w:tr w:rsidR="00696762" w:rsidRPr="00C00FE4" w14:paraId="66657B7C" w14:textId="77777777" w:rsidTr="00960425">
        <w:tc>
          <w:tcPr>
            <w:tcW w:w="2659" w:type="dxa"/>
            <w:shd w:val="clear" w:color="auto" w:fill="9A2583"/>
          </w:tcPr>
          <w:p w14:paraId="734F7850" w14:textId="5FE76CE7" w:rsidR="00696762" w:rsidRPr="00877E5E" w:rsidRDefault="00315AF8" w:rsidP="00317F89">
            <w:pPr>
              <w:tabs>
                <w:tab w:val="center" w:pos="1272"/>
              </w:tabs>
              <w:spacing w:after="200" w:line="276" w:lineRule="auto"/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en-GB"/>
              </w:rPr>
            </w:pPr>
            <w:r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Titel</w:t>
            </w:r>
            <w:r w:rsidR="00696762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ab/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4AC799D6" w14:textId="7F66ACB2" w:rsidR="00696762" w:rsidRPr="00590925" w:rsidRDefault="00590925" w:rsidP="00317F89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590925">
              <w:rPr>
                <w:rFonts w:ascii="Calibri Light" w:eastAsia="Calibri" w:hAnsi="Calibri Light" w:cs="Calibri Light"/>
                <w:sz w:val="20"/>
                <w:lang w:val="da-DK"/>
              </w:rPr>
              <w:t>Digital kvalitetsuddannelse for elever med særlige be</w:t>
            </w:r>
            <w:r>
              <w:rPr>
                <w:rFonts w:ascii="Calibri Light" w:eastAsia="Calibri" w:hAnsi="Calibri Light" w:cs="Calibri Light"/>
                <w:sz w:val="20"/>
                <w:lang w:val="da-DK"/>
              </w:rPr>
              <w:t>hov</w:t>
            </w:r>
          </w:p>
        </w:tc>
      </w:tr>
      <w:tr w:rsidR="00696762" w:rsidRPr="00877E5E" w14:paraId="3926D8B9" w14:textId="77777777" w:rsidTr="00960425">
        <w:tc>
          <w:tcPr>
            <w:tcW w:w="2659" w:type="dxa"/>
            <w:shd w:val="clear" w:color="auto" w:fill="auto"/>
          </w:tcPr>
          <w:p w14:paraId="5E3F2E98" w14:textId="77777777" w:rsidR="00696762" w:rsidRPr="00877E5E" w:rsidRDefault="00696762" w:rsidP="00317F89">
            <w:pPr>
              <w:tabs>
                <w:tab w:val="left" w:pos="1157"/>
                <w:tab w:val="center" w:pos="1250"/>
              </w:tabs>
              <w:spacing w:after="200" w:line="276" w:lineRule="auto"/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</w:pPr>
            <w:r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R</w:t>
            </w:r>
            <w:r w:rsidRPr="00877E5E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 xml:space="preserve">ef. DigCompEdu 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38EB624C" w14:textId="45C5493A" w:rsidR="00696762" w:rsidRPr="00877E5E" w:rsidRDefault="00315AF8" w:rsidP="00317F89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en-GB"/>
              </w:rPr>
            </w:pPr>
            <w:r>
              <w:rPr>
                <w:rFonts w:ascii="Calibri Light" w:eastAsia="Calibri" w:hAnsi="Calibri Light" w:cs="Calibri Light"/>
                <w:sz w:val="20"/>
                <w:lang w:val="en-GB"/>
              </w:rPr>
              <w:t>Område</w:t>
            </w:r>
            <w:r w:rsidR="00696762" w:rsidRPr="00877E5E">
              <w:rPr>
                <w:rFonts w:ascii="Calibri Light" w:eastAsia="Calibri" w:hAnsi="Calibri Light" w:cs="Calibri Light"/>
                <w:sz w:val="20"/>
                <w:lang w:val="en-GB"/>
              </w:rPr>
              <w:t xml:space="preserve"> </w:t>
            </w:r>
            <w:r w:rsidR="006B6B92">
              <w:rPr>
                <w:rFonts w:ascii="Calibri Light" w:eastAsia="Calibri" w:hAnsi="Calibri Light" w:cs="Calibri Light"/>
                <w:sz w:val="20"/>
                <w:lang w:val="en-GB"/>
              </w:rPr>
              <w:t>5</w:t>
            </w:r>
            <w:r w:rsidR="00696762" w:rsidRPr="00877E5E">
              <w:rPr>
                <w:rFonts w:ascii="Calibri Light" w:eastAsia="Calibri" w:hAnsi="Calibri Light" w:cs="Calibri Light"/>
                <w:sz w:val="20"/>
                <w:lang w:val="en-GB"/>
              </w:rPr>
              <w:t xml:space="preserve">: </w:t>
            </w:r>
            <w:r>
              <w:rPr>
                <w:rFonts w:ascii="Calibri Light" w:eastAsia="Calibri" w:hAnsi="Calibri Light" w:cs="Calibri Light"/>
                <w:sz w:val="20"/>
                <w:lang w:val="en-GB"/>
              </w:rPr>
              <w:t>Dygtiggørelse af elever</w:t>
            </w:r>
          </w:p>
        </w:tc>
      </w:tr>
      <w:tr w:rsidR="00696762" w:rsidRPr="00C00FE4" w14:paraId="7C1B9C4A" w14:textId="77777777" w:rsidTr="00960425">
        <w:tc>
          <w:tcPr>
            <w:tcW w:w="2659" w:type="dxa"/>
            <w:shd w:val="clear" w:color="auto" w:fill="9A2583"/>
          </w:tcPr>
          <w:p w14:paraId="22550641" w14:textId="6BD4E4BD" w:rsidR="00696762" w:rsidRPr="00877E5E" w:rsidRDefault="00315AF8" w:rsidP="00317F89">
            <w:pPr>
              <w:tabs>
                <w:tab w:val="left" w:pos="1157"/>
                <w:tab w:val="center" w:pos="1250"/>
              </w:tabs>
              <w:spacing w:after="200" w:line="276" w:lineRule="auto"/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en-GB"/>
              </w:rPr>
            </w:pPr>
            <w:r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Nøgleord</w:t>
            </w:r>
            <w:r w:rsidR="00696762" w:rsidRPr="005A372C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 xml:space="preserve"> (</w:t>
            </w:r>
            <w:r w:rsidR="00696762" w:rsidRPr="00877E5E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meta tag)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32DDA54F" w14:textId="203E980C" w:rsidR="00696762" w:rsidRPr="00326596" w:rsidRDefault="005B1E33" w:rsidP="00C17166">
            <w:pPr>
              <w:spacing w:after="200" w:line="276" w:lineRule="auto"/>
              <w:jc w:val="both"/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</w:pPr>
            <w:r w:rsidRPr="00FE1504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Særlige behov, elever med fysisk</w:t>
            </w:r>
            <w:r w:rsidR="00FE1504" w:rsidRPr="00FE1504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, psykisk eller neurologisk handicap, coach- og tutorroller, </w:t>
            </w:r>
            <w:r w:rsidR="00FF2C89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pædagogisk </w:t>
            </w:r>
            <w:r w:rsidR="008C5561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støtte, understøttende læringsmiljø,</w:t>
            </w:r>
            <w:r w:rsidR="00A16FEB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 hjælpeteknologi, </w:t>
            </w:r>
            <w:r w:rsidR="002F1A40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specialuddannelses</w:t>
            </w:r>
            <w:r w:rsidR="00FF2C89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tilbud</w:t>
            </w:r>
            <w:r w:rsidR="002F1A40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, læse- og skrivehjælp, </w:t>
            </w:r>
            <w:r w:rsidR="00A05A60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specialuddannelse</w:t>
            </w:r>
            <w:r w:rsidR="009F332D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s</w:t>
            </w:r>
            <w:r w:rsidR="00A05A60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software, </w:t>
            </w:r>
            <w:r w:rsidR="00002B9B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skræddersye</w:t>
            </w:r>
            <w:r w:rsidR="00C00FE4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de</w:t>
            </w:r>
            <w:r w:rsidR="00002B9B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 kurs</w:t>
            </w:r>
            <w:r w:rsidR="00C00FE4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er</w:t>
            </w:r>
            <w:r w:rsidR="00002B9B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, </w:t>
            </w:r>
            <w:r w:rsidR="00A74415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input fra </w:t>
            </w:r>
            <w:r w:rsidR="00002B9B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forældre og underviser</w:t>
            </w:r>
            <w:r w:rsidR="00A74415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e</w:t>
            </w:r>
            <w:r w:rsidR="00002B9B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, ordblindhed, </w:t>
            </w:r>
            <w:r w:rsidR="00F70E57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fysisk handicap, mentale sundhedsproblemer, </w:t>
            </w:r>
            <w:r w:rsidR="00534986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differentieret undervisning, </w:t>
            </w:r>
            <w:r w:rsidR="00496C7B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praktiske aktiviteter, visuelle hjælpemidler,</w:t>
            </w:r>
            <w:r w:rsidR="00326596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 </w:t>
            </w:r>
            <w:r w:rsidR="005E25AB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tilpasse undervisnings</w:t>
            </w:r>
            <w:r w:rsidR="00326596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materialer,</w:t>
            </w:r>
            <w:r w:rsidR="00496C7B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 </w:t>
            </w:r>
            <w:r w:rsidR="0064043B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individuel læring, kooperativ læring.</w:t>
            </w:r>
          </w:p>
        </w:tc>
      </w:tr>
      <w:tr w:rsidR="00696762" w:rsidRPr="00877E5E" w14:paraId="0ECB451B" w14:textId="77777777" w:rsidTr="00960425">
        <w:tc>
          <w:tcPr>
            <w:tcW w:w="2659" w:type="dxa"/>
            <w:shd w:val="clear" w:color="auto" w:fill="auto"/>
          </w:tcPr>
          <w:p w14:paraId="4A47C5DB" w14:textId="1597A4A5" w:rsidR="00696762" w:rsidRPr="00877E5E" w:rsidRDefault="00315AF8" w:rsidP="00317F89">
            <w:pPr>
              <w:tabs>
                <w:tab w:val="left" w:pos="1157"/>
                <w:tab w:val="center" w:pos="1250"/>
              </w:tabs>
              <w:spacing w:after="200" w:line="276" w:lineRule="auto"/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</w:pPr>
            <w:r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Sprog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3E7E4FE1" w14:textId="0DE69B84" w:rsidR="00696762" w:rsidRPr="00877E5E" w:rsidRDefault="00315AF8" w:rsidP="00317F89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en-GB"/>
              </w:rPr>
            </w:pPr>
            <w:r>
              <w:rPr>
                <w:rFonts w:ascii="Calibri Light" w:eastAsia="Calibri" w:hAnsi="Calibri Light" w:cs="Calibri Light"/>
                <w:sz w:val="20"/>
                <w:lang w:val="en-GB"/>
              </w:rPr>
              <w:t>Dansk</w:t>
            </w:r>
          </w:p>
        </w:tc>
      </w:tr>
      <w:tr w:rsidR="00696762" w:rsidRPr="00C00FE4" w14:paraId="7ACB63E8" w14:textId="77777777" w:rsidTr="00960425">
        <w:tc>
          <w:tcPr>
            <w:tcW w:w="2659" w:type="dxa"/>
            <w:shd w:val="clear" w:color="auto" w:fill="9A2583"/>
          </w:tcPr>
          <w:p w14:paraId="2726D289" w14:textId="006ADA2F" w:rsidR="00696762" w:rsidRPr="00877E5E" w:rsidRDefault="00315AF8" w:rsidP="00317F89">
            <w:pPr>
              <w:spacing w:after="200" w:line="276" w:lineRule="auto"/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en-GB"/>
              </w:rPr>
            </w:pPr>
            <w:r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Formål / Mål / Læring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6B9BF63E" w14:textId="30F80C66" w:rsidR="00696762" w:rsidRPr="00294D20" w:rsidRDefault="00326596" w:rsidP="00317F89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294D20">
              <w:rPr>
                <w:rFonts w:ascii="Calibri Light" w:eastAsia="Calibri" w:hAnsi="Calibri Light" w:cs="Calibri Light"/>
                <w:sz w:val="20"/>
                <w:lang w:val="da-DK"/>
              </w:rPr>
              <w:t>Efter</w:t>
            </w:r>
            <w:r w:rsidR="00EB0340" w:rsidRPr="00294D20">
              <w:rPr>
                <w:rFonts w:ascii="Calibri Light" w:eastAsia="Calibri" w:hAnsi="Calibri Light" w:cs="Calibri Light"/>
                <w:sz w:val="20"/>
                <w:lang w:val="da-DK"/>
              </w:rPr>
              <w:t xml:space="preserve"> gennemført </w:t>
            </w:r>
            <w:r w:rsidR="00294D20" w:rsidRPr="00294D20">
              <w:rPr>
                <w:rFonts w:ascii="Calibri Light" w:eastAsia="Calibri" w:hAnsi="Calibri Light" w:cs="Calibri Light"/>
                <w:sz w:val="20"/>
                <w:lang w:val="da-DK"/>
              </w:rPr>
              <w:t xml:space="preserve">kursus vil brugeren: </w:t>
            </w:r>
          </w:p>
          <w:p w14:paraId="50C2E577" w14:textId="1DE7BFBB" w:rsidR="000344DB" w:rsidRPr="00294D20" w:rsidRDefault="000F1CBD" w:rsidP="000344DB">
            <w:pPr>
              <w:pStyle w:val="Listeafsnit"/>
              <w:widowControl w:val="0"/>
              <w:numPr>
                <w:ilvl w:val="0"/>
                <w:numId w:val="22"/>
              </w:numPr>
              <w:autoSpaceDE w:val="0"/>
              <w:autoSpaceDN w:val="0"/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da-DK"/>
              </w:rPr>
            </w:pPr>
            <w:r>
              <w:rPr>
                <w:rFonts w:ascii="Calibri Light" w:eastAsia="Calibri" w:hAnsi="Calibri Light" w:cs="Calibri Light"/>
                <w:sz w:val="20"/>
                <w:lang w:val="da-DK"/>
              </w:rPr>
              <w:t>Kunne i</w:t>
            </w:r>
            <w:r w:rsidR="00294D20" w:rsidRPr="00294D20">
              <w:rPr>
                <w:rFonts w:ascii="Calibri Light" w:eastAsia="Calibri" w:hAnsi="Calibri Light" w:cs="Calibri Light"/>
                <w:sz w:val="20"/>
                <w:lang w:val="da-DK"/>
              </w:rPr>
              <w:t>dentificere elever med fysiske, psykiske eller neurologiske handicaps</w:t>
            </w:r>
          </w:p>
          <w:p w14:paraId="11D29B00" w14:textId="66644D58" w:rsidR="002B7CD7" w:rsidRPr="000F1CBD" w:rsidRDefault="000F1CBD" w:rsidP="002B7CD7">
            <w:pPr>
              <w:pStyle w:val="Listeafsnit"/>
              <w:widowControl w:val="0"/>
              <w:numPr>
                <w:ilvl w:val="0"/>
                <w:numId w:val="22"/>
              </w:numPr>
              <w:autoSpaceDE w:val="0"/>
              <w:autoSpaceDN w:val="0"/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0F1CBD">
              <w:rPr>
                <w:rFonts w:ascii="Calibri Light" w:eastAsia="Calibri" w:hAnsi="Calibri Light" w:cs="Calibri Light"/>
                <w:sz w:val="20"/>
                <w:lang w:val="da-DK"/>
              </w:rPr>
              <w:t>V</w:t>
            </w:r>
            <w:r w:rsidR="001E2D04" w:rsidRPr="000F1CBD">
              <w:rPr>
                <w:rFonts w:ascii="Calibri Light" w:eastAsia="Calibri" w:hAnsi="Calibri Light" w:cs="Calibri Light"/>
                <w:sz w:val="20"/>
                <w:lang w:val="da-DK"/>
              </w:rPr>
              <w:t>ide</w:t>
            </w:r>
            <w:r w:rsidRPr="000F1CBD">
              <w:rPr>
                <w:rFonts w:ascii="Calibri Light" w:eastAsia="Calibri" w:hAnsi="Calibri Light" w:cs="Calibri Light"/>
                <w:sz w:val="20"/>
                <w:lang w:val="da-DK"/>
              </w:rPr>
              <w:t>, hvad coaching og tutoring omfatter</w:t>
            </w:r>
          </w:p>
          <w:p w14:paraId="003CAF22" w14:textId="3DD55D6E" w:rsidR="002B7CD7" w:rsidRPr="003E2154" w:rsidRDefault="003E2154" w:rsidP="002B7CD7">
            <w:pPr>
              <w:pStyle w:val="Listeafsnit"/>
              <w:widowControl w:val="0"/>
              <w:numPr>
                <w:ilvl w:val="0"/>
                <w:numId w:val="22"/>
              </w:numPr>
              <w:autoSpaceDE w:val="0"/>
              <w:autoSpaceDN w:val="0"/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3E2154">
              <w:rPr>
                <w:rFonts w:ascii="Calibri Light" w:eastAsia="Calibri" w:hAnsi="Calibri Light" w:cs="Calibri Light"/>
                <w:sz w:val="20"/>
                <w:lang w:val="da-DK"/>
              </w:rPr>
              <w:t>Kunne oprette og designe et understøtte</w:t>
            </w:r>
            <w:r>
              <w:rPr>
                <w:rFonts w:ascii="Calibri Light" w:eastAsia="Calibri" w:hAnsi="Calibri Light" w:cs="Calibri Light"/>
                <w:sz w:val="20"/>
                <w:lang w:val="da-DK"/>
              </w:rPr>
              <w:t>nde læringsmiljø</w:t>
            </w:r>
          </w:p>
          <w:p w14:paraId="17678E50" w14:textId="3375CF70" w:rsidR="00FA3A61" w:rsidRPr="003E2154" w:rsidRDefault="003E2154" w:rsidP="002B7CD7">
            <w:pPr>
              <w:pStyle w:val="Listeafsnit"/>
              <w:numPr>
                <w:ilvl w:val="0"/>
                <w:numId w:val="22"/>
              </w:num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3E2154">
              <w:rPr>
                <w:rFonts w:ascii="Calibri Light" w:eastAsia="Calibri" w:hAnsi="Calibri Light" w:cs="Calibri Light"/>
                <w:sz w:val="20"/>
                <w:lang w:val="da-DK"/>
              </w:rPr>
              <w:t xml:space="preserve">Vide, hvordan hjælpeteknologier kan </w:t>
            </w:r>
            <w:r w:rsidR="00F74BF8">
              <w:rPr>
                <w:rFonts w:ascii="Calibri Light" w:eastAsia="Calibri" w:hAnsi="Calibri Light" w:cs="Calibri Light"/>
                <w:sz w:val="20"/>
                <w:lang w:val="da-DK"/>
              </w:rPr>
              <w:t>støtte</w:t>
            </w:r>
            <w:r w:rsidRPr="003E2154">
              <w:rPr>
                <w:rFonts w:ascii="Calibri Light" w:eastAsia="Calibri" w:hAnsi="Calibri Light" w:cs="Calibri Light"/>
                <w:sz w:val="20"/>
                <w:lang w:val="da-DK"/>
              </w:rPr>
              <w:t xml:space="preserve"> elever med sæ</w:t>
            </w:r>
            <w:r>
              <w:rPr>
                <w:rFonts w:ascii="Calibri Light" w:eastAsia="Calibri" w:hAnsi="Calibri Light" w:cs="Calibri Light"/>
                <w:sz w:val="20"/>
                <w:lang w:val="da-DK"/>
              </w:rPr>
              <w:t>rlige behov</w:t>
            </w:r>
          </w:p>
        </w:tc>
      </w:tr>
      <w:tr w:rsidR="00696762" w:rsidRPr="00C00FE4" w14:paraId="33DFFB86" w14:textId="77777777" w:rsidTr="00960425">
        <w:trPr>
          <w:trHeight w:val="1376"/>
        </w:trPr>
        <w:tc>
          <w:tcPr>
            <w:tcW w:w="2659" w:type="dxa"/>
            <w:shd w:val="clear" w:color="auto" w:fill="auto"/>
          </w:tcPr>
          <w:p w14:paraId="67C4BB1B" w14:textId="145BDA35" w:rsidR="00696762" w:rsidRPr="00877E5E" w:rsidRDefault="00315AF8" w:rsidP="00317F89">
            <w:pPr>
              <w:spacing w:after="200" w:line="276" w:lineRule="auto"/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</w:pPr>
            <w:r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Beskrivelse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014AF685" w14:textId="0C44A3A7" w:rsidR="00696762" w:rsidRPr="00FB4342" w:rsidRDefault="00E46C41" w:rsidP="00F22F2C">
            <w:pPr>
              <w:spacing w:line="276" w:lineRule="auto"/>
              <w:contextualSpacing/>
              <w:jc w:val="both"/>
              <w:textAlignment w:val="baseline"/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</w:pPr>
            <w:r w:rsidRPr="00E46C41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Særlige behov refererer til e</w:t>
            </w:r>
            <w:r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lever med fysisk, psykisk eller neu</w:t>
            </w:r>
            <w:r w:rsidR="00522F3B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ro</w:t>
            </w:r>
            <w:r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logisk handicap</w:t>
            </w:r>
            <w:r w:rsidR="00522F3B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. Disse elever har brug for støtte for at opnå succes i skolen. </w:t>
            </w:r>
            <w:r w:rsidR="003126DC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Dette kan inkludere coaching og tutoring, </w:t>
            </w:r>
            <w:r w:rsidR="009F332D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specialuddannelsestilbud og hjælpeteknologier. </w:t>
            </w:r>
            <w:r w:rsidR="000712F0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Tutoring er en type pædagogisk støtte, der involverer en-til-en </w:t>
            </w:r>
            <w:r w:rsidR="007E5046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instruktion fra en tutor. De</w:t>
            </w:r>
            <w:r w:rsidR="0001293C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tte</w:t>
            </w:r>
            <w:r w:rsidR="007E5046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 kan være effektiv</w:t>
            </w:r>
            <w:r w:rsidR="00EF5CE9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t</w:t>
            </w:r>
            <w:r w:rsidR="007E5046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, da det tillader e</w:t>
            </w:r>
            <w:r w:rsidR="0001293C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n</w:t>
            </w:r>
            <w:r w:rsidR="007E5046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 mere individuel og fokuseret </w:t>
            </w:r>
            <w:r w:rsidR="0001293C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tilgang til læring. </w:t>
            </w:r>
            <w:r w:rsidR="005E25AB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For at skabe et understøttende læringsmiljø kan undervisere bruge visuelle hjælpemidler, tilpasse undervisningsmateriale</w:t>
            </w:r>
            <w:r w:rsidR="007A1714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 og bruge digitale hjælpemidler. For ordblinde elever kan</w:t>
            </w:r>
            <w:r w:rsidR="001B311B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 man bruge </w:t>
            </w:r>
            <w:r w:rsidR="00D80577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hjælpeteknologier såsom tekst-til-tale</w:t>
            </w:r>
            <w:r w:rsidR="00D84036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-</w:t>
            </w:r>
            <w:r w:rsidR="00D80577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software og </w:t>
            </w:r>
            <w:r w:rsidR="00403A4B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software til </w:t>
            </w:r>
            <w:r w:rsidR="00D80577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stemmegenkendelse</w:t>
            </w:r>
            <w:r w:rsidR="001B311B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. </w:t>
            </w:r>
            <w:r w:rsidR="003012A6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Struktureret læse</w:t>
            </w:r>
            <w:r w:rsidR="00B11FB2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undervisning, multisensorisk undervisning</w:t>
            </w:r>
            <w:r w:rsidR="006249DA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, tilpasning og samarbejde med specialister kan også </w:t>
            </w:r>
            <w:r w:rsidR="00E94DBA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være </w:t>
            </w:r>
            <w:r w:rsidR="00034483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en</w:t>
            </w:r>
            <w:r w:rsidR="00E94DBA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 hjælp. </w:t>
            </w:r>
            <w:r w:rsidR="000E3D47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Processen med at identificere elever med særlige uddannelsesbehov og yde </w:t>
            </w:r>
            <w:r w:rsidR="00034483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den korrekte </w:t>
            </w:r>
            <w:r w:rsidR="00CE278A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støtte afhænger af land og </w:t>
            </w:r>
            <w:r w:rsidR="00E90F05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uddannelsessystem, men en elevs individuelle behov er ofte i fokus. Undervisere</w:t>
            </w:r>
            <w:r w:rsidR="00082C96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, øvrige ansatte og forældre kan bidrage med værdifuld information </w:t>
            </w:r>
            <w:r w:rsidR="00F22F2C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om en elevs styrker og svagheder</w:t>
            </w:r>
            <w:r w:rsidR="005259F5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, der kan hjælpe </w:t>
            </w:r>
            <w:r w:rsidR="004507C7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eleven til at opnå succes</w:t>
            </w:r>
            <w:r w:rsidR="00020B8C" w:rsidRPr="00FB4342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.</w:t>
            </w:r>
          </w:p>
        </w:tc>
      </w:tr>
      <w:tr w:rsidR="00696762" w:rsidRPr="003D2000" w14:paraId="77703327" w14:textId="77777777" w:rsidTr="00960425">
        <w:tc>
          <w:tcPr>
            <w:tcW w:w="2659" w:type="dxa"/>
            <w:shd w:val="clear" w:color="auto" w:fill="9A2583"/>
          </w:tcPr>
          <w:p w14:paraId="32C107CB" w14:textId="40EF1B19" w:rsidR="00696762" w:rsidRPr="00877E5E" w:rsidRDefault="00315AF8" w:rsidP="00317F89">
            <w:pPr>
              <w:spacing w:after="200" w:line="276" w:lineRule="auto"/>
              <w:rPr>
                <w:rFonts w:asciiTheme="minorHAnsi" w:eastAsia="Calibri" w:hAnsiTheme="minorHAnsi" w:cstheme="minorHAnsi"/>
                <w:bCs/>
                <w:sz w:val="20"/>
                <w:szCs w:val="20"/>
                <w:lang w:val="en-GB"/>
              </w:rPr>
            </w:pPr>
            <w:r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lastRenderedPageBreak/>
              <w:t>Indhold: 4 pakker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7233768B" w14:textId="431466F4" w:rsidR="00F25416" w:rsidRPr="00C17166" w:rsidRDefault="004507C7" w:rsidP="00F25416">
            <w:pPr>
              <w:pStyle w:val="Listeafsnit"/>
              <w:numPr>
                <w:ilvl w:val="0"/>
                <w:numId w:val="24"/>
              </w:numPr>
              <w:spacing w:line="276" w:lineRule="auto"/>
              <w:rPr>
                <w:rFonts w:ascii="Calibri Light" w:hAnsi="Calibri Light" w:cs="Calibri Light"/>
                <w:sz w:val="20"/>
                <w:szCs w:val="20"/>
                <w:lang w:val="da-DK"/>
              </w:rPr>
            </w:pP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Særlige behov</w:t>
            </w:r>
          </w:p>
          <w:p w14:paraId="11149CE3" w14:textId="3DC96BDF" w:rsidR="00F25416" w:rsidRPr="00C17166" w:rsidRDefault="004507C7" w:rsidP="00C17166">
            <w:pPr>
              <w:pStyle w:val="Listeafsnit"/>
              <w:numPr>
                <w:ilvl w:val="1"/>
                <w:numId w:val="24"/>
              </w:numPr>
              <w:spacing w:line="276" w:lineRule="auto"/>
              <w:rPr>
                <w:rFonts w:ascii="Calibri Light" w:eastAsia="Times New Roman" w:hAnsi="Calibri Light" w:cs="Calibri Light"/>
                <w:bCs/>
                <w:sz w:val="20"/>
                <w:lang w:val="en-GB" w:eastAsia="en-GB"/>
              </w:rPr>
            </w:pPr>
            <w:r>
              <w:rPr>
                <w:rFonts w:ascii="Calibri Light" w:eastAsia="Times New Roman" w:hAnsi="Calibri Light" w:cs="Calibri Light"/>
                <w:bCs/>
                <w:sz w:val="20"/>
                <w:lang w:val="en-GB" w:eastAsia="en-GB"/>
              </w:rPr>
              <w:t>Uddannelse for alle</w:t>
            </w:r>
          </w:p>
          <w:p w14:paraId="29AE448E" w14:textId="19B14893" w:rsidR="005A6FDC" w:rsidRPr="00DD78EE" w:rsidRDefault="00DD78EE" w:rsidP="005A6FDC">
            <w:pPr>
              <w:pStyle w:val="Listeafsnit"/>
              <w:numPr>
                <w:ilvl w:val="1"/>
                <w:numId w:val="24"/>
              </w:numPr>
              <w:spacing w:line="276" w:lineRule="auto"/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</w:pPr>
            <w:r w:rsidRPr="00DD78EE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Sådan identificerer man elever med specielle uddannelsesbehov</w:t>
            </w:r>
          </w:p>
          <w:p w14:paraId="6C6AFE61" w14:textId="669B6E23" w:rsidR="002F544F" w:rsidRPr="00C17166" w:rsidRDefault="00DD78EE" w:rsidP="002F544F">
            <w:pPr>
              <w:pStyle w:val="Listeafsnit"/>
              <w:numPr>
                <w:ilvl w:val="0"/>
                <w:numId w:val="24"/>
              </w:numPr>
              <w:spacing w:line="276" w:lineRule="auto"/>
              <w:rPr>
                <w:rFonts w:ascii="Calibri Light" w:hAnsi="Calibri Light" w:cs="Calibri Light"/>
                <w:sz w:val="20"/>
                <w:szCs w:val="20"/>
                <w:lang w:val="da-DK"/>
              </w:rPr>
            </w:pP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Coaching og tutoring</w:t>
            </w:r>
          </w:p>
          <w:p w14:paraId="63BE5C22" w14:textId="10CEA5DE" w:rsidR="00DE616C" w:rsidRPr="00DE616C" w:rsidRDefault="00DE616C" w:rsidP="00DE616C">
            <w:pPr>
              <w:pStyle w:val="Listeafsnit"/>
              <w:numPr>
                <w:ilvl w:val="1"/>
                <w:numId w:val="24"/>
              </w:numPr>
              <w:spacing w:line="276" w:lineRule="auto"/>
              <w:rPr>
                <w:rFonts w:ascii="Calibri Light" w:eastAsia="Times New Roman" w:hAnsi="Calibri Light" w:cs="Calibri Light"/>
                <w:bCs/>
                <w:sz w:val="20"/>
                <w:lang w:val="it-IT" w:eastAsia="en-GB"/>
              </w:rPr>
            </w:pPr>
            <w:r w:rsidRPr="00DE616C">
              <w:rPr>
                <w:rFonts w:ascii="Calibri Light" w:eastAsia="Times New Roman" w:hAnsi="Calibri Light" w:cs="Calibri Light"/>
                <w:bCs/>
                <w:sz w:val="20"/>
                <w:lang w:val="en-US" w:eastAsia="en-GB"/>
              </w:rPr>
              <w:t xml:space="preserve">Coaching </w:t>
            </w:r>
            <w:r w:rsidR="00DD78EE">
              <w:rPr>
                <w:rFonts w:ascii="Calibri Light" w:eastAsia="Times New Roman" w:hAnsi="Calibri Light" w:cs="Calibri Light"/>
                <w:bCs/>
                <w:sz w:val="20"/>
                <w:lang w:val="en-US" w:eastAsia="en-GB"/>
              </w:rPr>
              <w:t>og</w:t>
            </w:r>
            <w:r w:rsidRPr="00DE616C">
              <w:rPr>
                <w:rFonts w:ascii="Calibri Light" w:eastAsia="Times New Roman" w:hAnsi="Calibri Light" w:cs="Calibri Light"/>
                <w:bCs/>
                <w:sz w:val="20"/>
                <w:lang w:val="en-US" w:eastAsia="en-GB"/>
              </w:rPr>
              <w:t xml:space="preserve"> tutoring </w:t>
            </w:r>
          </w:p>
          <w:p w14:paraId="18E163BD" w14:textId="47C17B77" w:rsidR="00DE616C" w:rsidRPr="00DE616C" w:rsidRDefault="00DD78EE" w:rsidP="00DE616C">
            <w:pPr>
              <w:pStyle w:val="Listeafsnit"/>
              <w:numPr>
                <w:ilvl w:val="1"/>
                <w:numId w:val="24"/>
              </w:numPr>
              <w:spacing w:line="276" w:lineRule="auto"/>
              <w:rPr>
                <w:rFonts w:ascii="Calibri Light" w:eastAsia="Times New Roman" w:hAnsi="Calibri Light" w:cs="Calibri Light"/>
                <w:bCs/>
                <w:sz w:val="20"/>
                <w:lang w:val="it-IT" w:eastAsia="en-GB"/>
              </w:rPr>
            </w:pPr>
            <w:r>
              <w:rPr>
                <w:rFonts w:ascii="Calibri Light" w:eastAsia="Times New Roman" w:hAnsi="Calibri Light" w:cs="Calibri Light"/>
                <w:bCs/>
                <w:sz w:val="20"/>
                <w:lang w:val="en-AU" w:eastAsia="en-GB"/>
              </w:rPr>
              <w:t>Arbejde</w:t>
            </w:r>
            <w:r w:rsidR="00F43410">
              <w:rPr>
                <w:rFonts w:ascii="Calibri Light" w:eastAsia="Times New Roman" w:hAnsi="Calibri Light" w:cs="Calibri Light"/>
                <w:bCs/>
                <w:sz w:val="20"/>
                <w:lang w:val="en-AU" w:eastAsia="en-GB"/>
              </w:rPr>
              <w:t>t med elever</w:t>
            </w:r>
          </w:p>
          <w:p w14:paraId="19BC05E8" w14:textId="208711CA" w:rsidR="00DE616C" w:rsidRPr="00DE616C" w:rsidRDefault="00F43410" w:rsidP="00DE616C">
            <w:pPr>
              <w:pStyle w:val="Listeafsnit"/>
              <w:numPr>
                <w:ilvl w:val="1"/>
                <w:numId w:val="24"/>
              </w:numPr>
              <w:spacing w:line="276" w:lineRule="auto"/>
              <w:rPr>
                <w:rFonts w:ascii="Calibri Light" w:eastAsia="Times New Roman" w:hAnsi="Calibri Light" w:cs="Calibri Light"/>
                <w:bCs/>
                <w:sz w:val="20"/>
                <w:lang w:val="it-IT" w:eastAsia="en-GB"/>
              </w:rPr>
            </w:pPr>
            <w:r>
              <w:rPr>
                <w:rFonts w:ascii="Calibri Light" w:eastAsia="Times New Roman" w:hAnsi="Calibri Light" w:cs="Calibri Light"/>
                <w:bCs/>
                <w:sz w:val="20"/>
                <w:lang w:val="en-US" w:eastAsia="en-GB"/>
              </w:rPr>
              <w:t>Om</w:t>
            </w:r>
            <w:r w:rsidR="00DE616C" w:rsidRPr="00DE616C">
              <w:rPr>
                <w:rFonts w:ascii="Calibri Light" w:eastAsia="Times New Roman" w:hAnsi="Calibri Light" w:cs="Calibri Light"/>
                <w:bCs/>
                <w:sz w:val="20"/>
                <w:lang w:val="en-US" w:eastAsia="en-GB"/>
              </w:rPr>
              <w:t xml:space="preserve"> tutoring</w:t>
            </w:r>
          </w:p>
          <w:p w14:paraId="5D3B4A41" w14:textId="388C21BF" w:rsidR="00DE616C" w:rsidRPr="00DE616C" w:rsidRDefault="00F43410" w:rsidP="00DE616C">
            <w:pPr>
              <w:pStyle w:val="Listeafsnit"/>
              <w:numPr>
                <w:ilvl w:val="1"/>
                <w:numId w:val="24"/>
              </w:numPr>
              <w:spacing w:line="276" w:lineRule="auto"/>
              <w:rPr>
                <w:rFonts w:ascii="Calibri Light" w:eastAsia="Times New Roman" w:hAnsi="Calibri Light" w:cs="Calibri Light"/>
                <w:bCs/>
                <w:sz w:val="20"/>
                <w:lang w:val="it-IT" w:eastAsia="en-GB"/>
              </w:rPr>
            </w:pPr>
            <w:r>
              <w:rPr>
                <w:rFonts w:ascii="Calibri Light" w:eastAsia="Times New Roman" w:hAnsi="Calibri Light" w:cs="Calibri Light"/>
                <w:bCs/>
                <w:sz w:val="20"/>
                <w:lang w:val="en-US" w:eastAsia="en-GB"/>
              </w:rPr>
              <w:t>Elever er forskellige</w:t>
            </w:r>
          </w:p>
          <w:p w14:paraId="795C93ED" w14:textId="456464E2" w:rsidR="0085478F" w:rsidRPr="00C17166" w:rsidRDefault="00F43410" w:rsidP="0085478F">
            <w:pPr>
              <w:pStyle w:val="Listeafsnit"/>
              <w:numPr>
                <w:ilvl w:val="0"/>
                <w:numId w:val="24"/>
              </w:num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Understøttende læringsmiljø</w:t>
            </w:r>
          </w:p>
          <w:p w14:paraId="539D1432" w14:textId="3CCB095B" w:rsidR="002A5393" w:rsidRPr="00F43410" w:rsidRDefault="00F43410" w:rsidP="0085478F">
            <w:pPr>
              <w:pStyle w:val="Listeafsnit"/>
              <w:numPr>
                <w:ilvl w:val="1"/>
                <w:numId w:val="24"/>
              </w:numPr>
              <w:spacing w:line="276" w:lineRule="auto"/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</w:pPr>
            <w:r w:rsidRPr="00F43410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Hvordan kan vi h</w:t>
            </w:r>
            <w:r w:rsidR="00EA6897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j</w:t>
            </w:r>
            <w:r w:rsidRPr="00F43410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ælpe elever med særlige behov</w:t>
            </w:r>
            <w:r w:rsidR="002A5393" w:rsidRPr="00F43410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?</w:t>
            </w:r>
          </w:p>
          <w:p w14:paraId="3BDD7AB4" w14:textId="2BF0A003" w:rsidR="002A5393" w:rsidRPr="00F43410" w:rsidRDefault="00F43410" w:rsidP="0085478F">
            <w:pPr>
              <w:pStyle w:val="Listeafsnit"/>
              <w:numPr>
                <w:ilvl w:val="1"/>
                <w:numId w:val="24"/>
              </w:numPr>
              <w:spacing w:line="276" w:lineRule="auto"/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</w:pPr>
            <w:r w:rsidRPr="00F43410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Hvad kan gøres for at hjælpe ordblinde elever</w:t>
            </w:r>
            <w:r w:rsidR="002A5393" w:rsidRPr="00F43410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?</w:t>
            </w:r>
          </w:p>
          <w:p w14:paraId="06F56E57" w14:textId="4AEE1D8E" w:rsidR="002A5393" w:rsidRPr="005F180F" w:rsidRDefault="00F43410" w:rsidP="0085478F">
            <w:pPr>
              <w:pStyle w:val="Listeafsnit"/>
              <w:numPr>
                <w:ilvl w:val="1"/>
                <w:numId w:val="24"/>
              </w:numPr>
              <w:spacing w:line="276" w:lineRule="auto"/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</w:pPr>
            <w:r w:rsidRPr="005F180F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Hvad kan gøres for at hjælpe elever med psykisk handicap</w:t>
            </w:r>
            <w:r w:rsidR="002A5393" w:rsidRPr="005F180F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?</w:t>
            </w:r>
          </w:p>
          <w:p w14:paraId="6FA8B37E" w14:textId="722F309A" w:rsidR="002A5393" w:rsidRPr="005F180F" w:rsidRDefault="005F180F" w:rsidP="004A01B6">
            <w:pPr>
              <w:pStyle w:val="Listeafsnit"/>
              <w:numPr>
                <w:ilvl w:val="1"/>
                <w:numId w:val="24"/>
              </w:numPr>
              <w:spacing w:line="276" w:lineRule="auto"/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</w:pPr>
            <w:r w:rsidRPr="005F180F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Hvad kan gøres for at hjælpe elever med fysisk handicap</w:t>
            </w:r>
            <w:r w:rsidR="002A5393" w:rsidRPr="005F180F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?</w:t>
            </w:r>
          </w:p>
          <w:p w14:paraId="4473FDF5" w14:textId="5D442F74" w:rsidR="004A01B6" w:rsidRPr="001625AF" w:rsidRDefault="001625AF" w:rsidP="004A01B6">
            <w:pPr>
              <w:pStyle w:val="Listeafsnit"/>
              <w:numPr>
                <w:ilvl w:val="1"/>
                <w:numId w:val="24"/>
              </w:numPr>
              <w:spacing w:line="276" w:lineRule="auto"/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</w:pPr>
            <w:r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Skabelse af et understøttende læringsmiljø</w:t>
            </w:r>
          </w:p>
          <w:p w14:paraId="12A86B5A" w14:textId="02F9E488" w:rsidR="004A01B6" w:rsidRPr="00C17166" w:rsidRDefault="001625AF" w:rsidP="004A01B6">
            <w:pPr>
              <w:pStyle w:val="Listeafsnit"/>
              <w:numPr>
                <w:ilvl w:val="1"/>
                <w:numId w:val="24"/>
              </w:numPr>
              <w:spacing w:line="276" w:lineRule="auto"/>
              <w:rPr>
                <w:rFonts w:ascii="Calibri Light" w:eastAsia="Times New Roman" w:hAnsi="Calibri Light" w:cs="Calibri Light"/>
                <w:bCs/>
                <w:sz w:val="20"/>
                <w:lang w:val="en-GB" w:eastAsia="en-GB"/>
              </w:rPr>
            </w:pPr>
            <w:r>
              <w:rPr>
                <w:rFonts w:ascii="Calibri Light" w:eastAsia="Times New Roman" w:hAnsi="Calibri Light" w:cs="Calibri Light"/>
                <w:bCs/>
                <w:sz w:val="20"/>
                <w:lang w:val="en-GB" w:eastAsia="en-GB"/>
              </w:rPr>
              <w:t>Klasserumsstrategier</w:t>
            </w:r>
          </w:p>
          <w:p w14:paraId="49381ABB" w14:textId="423ADD0D" w:rsidR="004A01B6" w:rsidRPr="00C17166" w:rsidRDefault="00E97061" w:rsidP="004A01B6">
            <w:pPr>
              <w:pStyle w:val="Listeafsnit"/>
              <w:numPr>
                <w:ilvl w:val="0"/>
                <w:numId w:val="24"/>
              </w:numPr>
              <w:spacing w:line="276" w:lineRule="auto"/>
              <w:rPr>
                <w:rFonts w:ascii="Calibri Light" w:hAnsi="Calibri Light" w:cs="Calibri Light"/>
                <w:sz w:val="20"/>
                <w:szCs w:val="20"/>
                <w:lang w:val="da-DK"/>
              </w:rPr>
            </w:pP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Hjælpeteknolog</w:t>
            </w:r>
            <w:r w:rsidR="00695F48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i</w:t>
            </w:r>
          </w:p>
          <w:p w14:paraId="6781AC1E" w14:textId="7A1AD375" w:rsidR="008211F9" w:rsidRPr="00E97061" w:rsidRDefault="00E97061" w:rsidP="00E37053">
            <w:pPr>
              <w:pStyle w:val="Listeafsnit"/>
              <w:numPr>
                <w:ilvl w:val="1"/>
                <w:numId w:val="24"/>
              </w:numPr>
              <w:spacing w:line="276" w:lineRule="auto"/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</w:pPr>
            <w:r w:rsidRPr="00E97061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Hvordan kan vi hjælpe elever med særlige</w:t>
            </w:r>
            <w:r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 behov</w:t>
            </w:r>
            <w:r w:rsidR="008211F9" w:rsidRPr="00E97061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?</w:t>
            </w:r>
          </w:p>
          <w:p w14:paraId="2667A158" w14:textId="0FD4E2DD" w:rsidR="00E37053" w:rsidRPr="00C17166" w:rsidRDefault="00E37053" w:rsidP="00E37053">
            <w:pPr>
              <w:pStyle w:val="Listeafsnit"/>
              <w:numPr>
                <w:ilvl w:val="1"/>
                <w:numId w:val="24"/>
              </w:numPr>
              <w:spacing w:line="276" w:lineRule="auto"/>
              <w:rPr>
                <w:rFonts w:ascii="Calibri Light" w:eastAsia="Times New Roman" w:hAnsi="Calibri Light" w:cs="Calibri Light"/>
                <w:bCs/>
                <w:sz w:val="20"/>
                <w:lang w:val="en-GB" w:eastAsia="en-GB"/>
              </w:rPr>
            </w:pPr>
            <w:r w:rsidRPr="00C17166">
              <w:rPr>
                <w:rFonts w:ascii="Calibri Light" w:eastAsia="Times New Roman" w:hAnsi="Calibri Light" w:cs="Calibri Light"/>
                <w:bCs/>
                <w:sz w:val="20"/>
                <w:lang w:val="en-GB" w:eastAsia="en-GB"/>
              </w:rPr>
              <w:t>Te</w:t>
            </w:r>
            <w:r w:rsidR="00E97061">
              <w:rPr>
                <w:rFonts w:ascii="Calibri Light" w:eastAsia="Times New Roman" w:hAnsi="Calibri Light" w:cs="Calibri Light"/>
                <w:bCs/>
                <w:sz w:val="20"/>
                <w:lang w:val="en-GB" w:eastAsia="en-GB"/>
              </w:rPr>
              <w:t>kst-til-tale-</w:t>
            </w:r>
            <w:r w:rsidRPr="00C17166">
              <w:rPr>
                <w:rFonts w:ascii="Calibri Light" w:eastAsia="Times New Roman" w:hAnsi="Calibri Light" w:cs="Calibri Light"/>
                <w:bCs/>
                <w:sz w:val="20"/>
                <w:lang w:val="en-GB" w:eastAsia="en-GB"/>
              </w:rPr>
              <w:t>software</w:t>
            </w:r>
          </w:p>
          <w:p w14:paraId="04EE5026" w14:textId="7148F1BA" w:rsidR="00E37053" w:rsidRPr="00C17166" w:rsidRDefault="00E97061" w:rsidP="00E37053">
            <w:pPr>
              <w:pStyle w:val="Listeafsnit"/>
              <w:numPr>
                <w:ilvl w:val="1"/>
                <w:numId w:val="24"/>
              </w:numPr>
              <w:spacing w:line="276" w:lineRule="auto"/>
              <w:rPr>
                <w:rFonts w:ascii="Calibri Light" w:eastAsia="Times New Roman" w:hAnsi="Calibri Light" w:cs="Calibri Light"/>
                <w:bCs/>
                <w:sz w:val="20"/>
                <w:lang w:val="en-GB" w:eastAsia="en-GB"/>
              </w:rPr>
            </w:pPr>
            <w:r>
              <w:rPr>
                <w:rFonts w:ascii="Calibri Light" w:eastAsia="Times New Roman" w:hAnsi="Calibri Light" w:cs="Calibri Light"/>
                <w:bCs/>
                <w:sz w:val="20"/>
                <w:lang w:val="en-GB" w:eastAsia="en-GB"/>
              </w:rPr>
              <w:t>Tale-til-tekst-</w:t>
            </w:r>
            <w:r w:rsidR="00E37053" w:rsidRPr="00C17166">
              <w:rPr>
                <w:rFonts w:ascii="Calibri Light" w:eastAsia="Times New Roman" w:hAnsi="Calibri Light" w:cs="Calibri Light"/>
                <w:bCs/>
                <w:sz w:val="20"/>
                <w:lang w:val="en-GB" w:eastAsia="en-GB"/>
              </w:rPr>
              <w:t>software</w:t>
            </w:r>
          </w:p>
          <w:p w14:paraId="71E70861" w14:textId="2F5AD7FA" w:rsidR="00E37053" w:rsidRPr="00C17166" w:rsidRDefault="0055660E" w:rsidP="00E37053">
            <w:pPr>
              <w:pStyle w:val="Listeafsnit"/>
              <w:numPr>
                <w:ilvl w:val="1"/>
                <w:numId w:val="24"/>
              </w:numPr>
              <w:spacing w:line="276" w:lineRule="auto"/>
              <w:rPr>
                <w:rFonts w:ascii="Calibri Light" w:eastAsia="Times New Roman" w:hAnsi="Calibri Light" w:cs="Calibri Light"/>
                <w:bCs/>
                <w:sz w:val="20"/>
                <w:lang w:val="en-GB" w:eastAsia="en-GB"/>
              </w:rPr>
            </w:pPr>
            <w:r>
              <w:rPr>
                <w:rFonts w:ascii="Calibri Light" w:eastAsia="Times New Roman" w:hAnsi="Calibri Light" w:cs="Calibri Light"/>
                <w:bCs/>
                <w:sz w:val="20"/>
                <w:lang w:val="en-GB" w:eastAsia="en-GB"/>
              </w:rPr>
              <w:t>Software til skærmlæsning</w:t>
            </w:r>
          </w:p>
          <w:p w14:paraId="457A5218" w14:textId="1940327C" w:rsidR="00E37053" w:rsidRPr="003D2000" w:rsidRDefault="00111D40" w:rsidP="00E37053">
            <w:pPr>
              <w:pStyle w:val="Listeafsnit"/>
              <w:numPr>
                <w:ilvl w:val="1"/>
                <w:numId w:val="24"/>
              </w:numPr>
              <w:spacing w:line="276" w:lineRule="auto"/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</w:pPr>
            <w:r w:rsidRPr="003D2000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Optisk tegngenkendelse (</w:t>
            </w:r>
            <w:r w:rsidR="00E37053" w:rsidRPr="003D2000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OCR</w:t>
            </w:r>
            <w:r w:rsidRPr="003D2000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 xml:space="preserve">) og </w:t>
            </w:r>
            <w:r w:rsidR="003D2000">
              <w:rPr>
                <w:rFonts w:ascii="Calibri Light" w:eastAsia="Times New Roman" w:hAnsi="Calibri Light" w:cs="Calibri Light"/>
                <w:bCs/>
                <w:sz w:val="20"/>
                <w:lang w:val="da-DK" w:eastAsia="en-GB"/>
              </w:rPr>
              <w:t>dokumentscanning</w:t>
            </w:r>
          </w:p>
          <w:p w14:paraId="3254B9FF" w14:textId="2BD70288" w:rsidR="00F25416" w:rsidRPr="003D2000" w:rsidRDefault="00F25416" w:rsidP="00F357A8">
            <w:pPr>
              <w:spacing w:line="276" w:lineRule="auto"/>
              <w:rPr>
                <w:rFonts w:ascii="Calibri Light" w:eastAsia="Calibri" w:hAnsi="Calibri Light" w:cs="Calibri Light"/>
                <w:sz w:val="20"/>
                <w:lang w:val="da-DK"/>
              </w:rPr>
            </w:pPr>
          </w:p>
        </w:tc>
      </w:tr>
      <w:tr w:rsidR="00696762" w:rsidRPr="00877E5E" w14:paraId="76D2BD57" w14:textId="77777777" w:rsidTr="00960425">
        <w:tc>
          <w:tcPr>
            <w:tcW w:w="2659" w:type="dxa"/>
            <w:shd w:val="clear" w:color="auto" w:fill="auto"/>
          </w:tcPr>
          <w:p w14:paraId="26675A9D" w14:textId="5D3DE27E" w:rsidR="00696762" w:rsidRPr="00F651B3" w:rsidRDefault="00F651B3" w:rsidP="00317F89">
            <w:pPr>
              <w:spacing w:after="200" w:line="276" w:lineRule="auto"/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da-DK" w:eastAsia="en-GB"/>
              </w:rPr>
            </w:pPr>
            <w:r w:rsidRPr="00123F3C">
              <w:rPr>
                <w:rFonts w:asciiTheme="minorHAnsi" w:eastAsia="Calibri" w:hAnsiTheme="minorHAnsi" w:cstheme="minorHAnsi"/>
                <w:bCs/>
                <w:sz w:val="20"/>
                <w:szCs w:val="20"/>
                <w:lang w:val="da-DK"/>
              </w:rPr>
              <w:t>Selv-evaluering (</w:t>
            </w:r>
            <w:r>
              <w:rPr>
                <w:rFonts w:asciiTheme="minorHAnsi" w:eastAsia="Calibri" w:hAnsiTheme="minorHAnsi" w:cstheme="minorHAnsi"/>
                <w:bCs/>
                <w:sz w:val="20"/>
                <w:szCs w:val="20"/>
                <w:lang w:val="da-DK"/>
              </w:rPr>
              <w:t xml:space="preserve">multiple choice </w:t>
            </w:r>
            <w:r w:rsidRPr="00123F3C">
              <w:rPr>
                <w:rFonts w:asciiTheme="minorHAnsi" w:eastAsia="Calibri" w:hAnsiTheme="minorHAnsi" w:cstheme="minorHAnsi"/>
                <w:bCs/>
                <w:sz w:val="20"/>
                <w:szCs w:val="20"/>
                <w:lang w:val="da-DK"/>
              </w:rPr>
              <w:t>spørgsmål og svar)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366D3B55" w14:textId="5BB74740" w:rsidR="00E0330B" w:rsidRPr="00C17166" w:rsidRDefault="00696762" w:rsidP="00E0330B">
            <w:pPr>
              <w:widowControl w:val="0"/>
              <w:autoSpaceDE w:val="0"/>
              <w:autoSpaceDN w:val="0"/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  <w:lang w:val="en-US"/>
              </w:rPr>
            </w:pPr>
            <w:r w:rsidRPr="00F651B3">
              <w:rPr>
                <w:rFonts w:ascii="Calibri Light" w:eastAsia="Calibri" w:hAnsi="Calibri Light" w:cs="Calibri Light"/>
                <w:sz w:val="20"/>
                <w:lang w:val="da-DK"/>
              </w:rPr>
              <w:t xml:space="preserve"> </w:t>
            </w:r>
            <w:r w:rsidR="00E0330B" w:rsidRPr="00C17166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S</w:t>
            </w:r>
            <w:r w:rsidR="00585707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ærlige behov</w:t>
            </w:r>
          </w:p>
          <w:p w14:paraId="7C6C93C5" w14:textId="3D9FE88F" w:rsidR="00F81378" w:rsidRPr="00585707" w:rsidRDefault="00585707" w:rsidP="00A20148">
            <w:pPr>
              <w:numPr>
                <w:ilvl w:val="0"/>
                <w:numId w:val="38"/>
              </w:numPr>
              <w:spacing w:line="276" w:lineRule="auto"/>
              <w:rPr>
                <w:rFonts w:ascii="Calibri Light" w:hAnsi="Calibri Light" w:cs="Calibri Light"/>
                <w:sz w:val="20"/>
                <w:szCs w:val="20"/>
                <w:lang w:val="da-DK"/>
              </w:rPr>
            </w:pPr>
            <w:r w:rsidRPr="00585707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 xml:space="preserve">Hvilket af disse er </w:t>
            </w:r>
            <w:r w:rsidR="002F174C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 xml:space="preserve">et </w:t>
            </w:r>
            <w:r w:rsidRPr="00585707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>særligt behov</w:t>
            </w:r>
            <w:r w:rsidR="00F81378" w:rsidRPr="00585707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>?</w:t>
            </w:r>
          </w:p>
          <w:p w14:paraId="6C6DE187" w14:textId="23816F6D" w:rsidR="00F81378" w:rsidRPr="00F81378" w:rsidRDefault="00F81378" w:rsidP="00A20148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hAnsi="Calibri Light" w:cs="Calibri Light"/>
                <w:sz w:val="20"/>
                <w:szCs w:val="20"/>
                <w:lang w:val="da-DK"/>
              </w:rPr>
            </w:pPr>
            <w:r w:rsidRPr="00F81378">
              <w:rPr>
                <w:rFonts w:ascii="Calibri Light" w:hAnsi="Calibri Light" w:cs="Calibri Light"/>
                <w:sz w:val="20"/>
                <w:szCs w:val="20"/>
                <w:lang w:val="da-DK"/>
              </w:rPr>
              <w:t>Passivit</w:t>
            </w:r>
            <w:r w:rsidR="00585707">
              <w:rPr>
                <w:rFonts w:ascii="Calibri Light" w:hAnsi="Calibri Light" w:cs="Calibri Light"/>
                <w:sz w:val="20"/>
                <w:szCs w:val="20"/>
                <w:lang w:val="da-DK"/>
              </w:rPr>
              <w:t>et</w:t>
            </w:r>
          </w:p>
          <w:p w14:paraId="4E71E6B6" w14:textId="0A42531D" w:rsidR="00F81378" w:rsidRPr="00F81378" w:rsidRDefault="00F81378" w:rsidP="00A20148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hAnsi="Calibri Light" w:cs="Calibri Light"/>
                <w:sz w:val="20"/>
                <w:szCs w:val="20"/>
                <w:lang w:val="da-DK"/>
              </w:rPr>
            </w:pPr>
            <w:r w:rsidRPr="00F81378">
              <w:rPr>
                <w:rFonts w:ascii="Calibri Light" w:hAnsi="Calibri Light" w:cs="Calibri Light"/>
                <w:sz w:val="20"/>
                <w:szCs w:val="20"/>
                <w:lang w:val="en-US"/>
              </w:rPr>
              <w:t>Absurdit</w:t>
            </w:r>
            <w:r w:rsidR="00585707">
              <w:rPr>
                <w:rFonts w:ascii="Calibri Light" w:hAnsi="Calibri Light" w:cs="Calibri Light"/>
                <w:sz w:val="20"/>
                <w:szCs w:val="20"/>
                <w:lang w:val="en-US"/>
              </w:rPr>
              <w:t>et</w:t>
            </w:r>
          </w:p>
          <w:p w14:paraId="02ACB8E6" w14:textId="38E7961D" w:rsidR="00F81378" w:rsidRPr="000B3832" w:rsidRDefault="00585707" w:rsidP="00A20148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eastAsia="Calibri" w:hAnsi="Calibri Light" w:cs="Calibri Light"/>
                <w:color w:val="00B050"/>
                <w:sz w:val="20"/>
              </w:rPr>
            </w:pPr>
            <w:r>
              <w:rPr>
                <w:rFonts w:ascii="Calibri Light" w:eastAsia="Calibri" w:hAnsi="Calibri Light" w:cs="Calibri Light"/>
                <w:color w:val="00B050"/>
                <w:sz w:val="20"/>
              </w:rPr>
              <w:t>Ordblindhed</w:t>
            </w:r>
          </w:p>
          <w:p w14:paraId="3985473A" w14:textId="6E6001D6" w:rsidR="00596ACB" w:rsidRPr="00585707" w:rsidRDefault="00585707" w:rsidP="00A20148">
            <w:pPr>
              <w:numPr>
                <w:ilvl w:val="0"/>
                <w:numId w:val="38"/>
              </w:numPr>
              <w:spacing w:line="276" w:lineRule="auto"/>
              <w:rPr>
                <w:rFonts w:ascii="Calibri Light" w:hAnsi="Calibri Light" w:cs="Calibri Light"/>
                <w:sz w:val="20"/>
                <w:szCs w:val="20"/>
                <w:lang w:val="da-DK"/>
              </w:rPr>
            </w:pPr>
            <w:r w:rsidRPr="00585707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 xml:space="preserve">Hvilke af disse kan hjælp med at identificere en elev med særlige </w:t>
            </w:r>
            <w:r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>behov</w:t>
            </w:r>
            <w:r w:rsidR="00596ACB" w:rsidRPr="00585707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>?</w:t>
            </w:r>
          </w:p>
          <w:p w14:paraId="490A4B1F" w14:textId="7A14884D" w:rsidR="00596ACB" w:rsidRPr="00596ACB" w:rsidRDefault="00596ACB" w:rsidP="00A20148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hAnsi="Calibri Light" w:cs="Calibri Light"/>
                <w:sz w:val="20"/>
                <w:szCs w:val="20"/>
                <w:lang w:val="da-DK"/>
              </w:rPr>
            </w:pPr>
            <w:r w:rsidRPr="00596ACB">
              <w:rPr>
                <w:rFonts w:ascii="Calibri Light" w:hAnsi="Calibri Light" w:cs="Calibri Light"/>
                <w:sz w:val="20"/>
                <w:szCs w:val="20"/>
                <w:lang w:val="en-US"/>
              </w:rPr>
              <w:t>S</w:t>
            </w:r>
            <w:r w:rsidR="00585707">
              <w:rPr>
                <w:rFonts w:ascii="Calibri Light" w:hAnsi="Calibri Light" w:cs="Calibri Light"/>
                <w:sz w:val="20"/>
                <w:szCs w:val="20"/>
                <w:lang w:val="en-US"/>
              </w:rPr>
              <w:t>øvn</w:t>
            </w:r>
          </w:p>
          <w:p w14:paraId="2AF0AFF1" w14:textId="555FB12E" w:rsidR="00596ACB" w:rsidRPr="00596ACB" w:rsidRDefault="00585707" w:rsidP="00A20148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hAnsi="Calibri Light" w:cs="Calibri Light"/>
                <w:sz w:val="20"/>
                <w:szCs w:val="20"/>
                <w:lang w:val="da-DK"/>
              </w:rPr>
            </w:pPr>
            <w:r>
              <w:rPr>
                <w:rFonts w:ascii="Calibri Light" w:hAnsi="Calibri Light" w:cs="Calibri Light"/>
                <w:sz w:val="20"/>
                <w:szCs w:val="20"/>
                <w:lang w:val="en-US"/>
              </w:rPr>
              <w:t>Sang</w:t>
            </w:r>
          </w:p>
          <w:p w14:paraId="6E9A758F" w14:textId="77777777" w:rsidR="00596ACB" w:rsidRPr="000B3832" w:rsidRDefault="00596ACB" w:rsidP="00A20148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eastAsia="Calibri" w:hAnsi="Calibri Light" w:cs="Calibri Light"/>
                <w:color w:val="00B050"/>
                <w:sz w:val="20"/>
              </w:rPr>
            </w:pPr>
            <w:r w:rsidRPr="000B3832">
              <w:rPr>
                <w:rFonts w:ascii="Calibri Light" w:eastAsia="Calibri" w:hAnsi="Calibri Light" w:cs="Calibri Light"/>
                <w:color w:val="00B050"/>
                <w:sz w:val="20"/>
              </w:rPr>
              <w:t>Observation</w:t>
            </w:r>
          </w:p>
          <w:p w14:paraId="13A65548" w14:textId="449E8893" w:rsidR="00596ACB" w:rsidRPr="00585707" w:rsidRDefault="00596ACB" w:rsidP="00A20148">
            <w:pPr>
              <w:numPr>
                <w:ilvl w:val="0"/>
                <w:numId w:val="38"/>
              </w:numPr>
              <w:spacing w:line="276" w:lineRule="auto"/>
              <w:rPr>
                <w:rFonts w:ascii="Calibri Light" w:hAnsi="Calibri Light" w:cs="Calibri Light"/>
                <w:sz w:val="20"/>
                <w:szCs w:val="20"/>
                <w:lang w:val="da-DK"/>
              </w:rPr>
            </w:pPr>
            <w:r w:rsidRPr="00585707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>Special</w:t>
            </w:r>
            <w:r w:rsidR="00585707" w:rsidRPr="00585707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>uddannelsestilbud hjælper me</w:t>
            </w:r>
            <w:r w:rsidR="00585707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>d</w:t>
            </w:r>
            <w:r w:rsidR="0022702F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 xml:space="preserve"> </w:t>
            </w:r>
            <w:r w:rsidRPr="00585707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>?</w:t>
            </w:r>
          </w:p>
          <w:p w14:paraId="6F2256FD" w14:textId="60384E64" w:rsidR="00596ACB" w:rsidRPr="000B3832" w:rsidRDefault="00585707" w:rsidP="00A20148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eastAsia="Calibri" w:hAnsi="Calibri Light" w:cs="Calibri Light"/>
                <w:color w:val="00B050"/>
                <w:sz w:val="20"/>
              </w:rPr>
            </w:pPr>
            <w:r>
              <w:rPr>
                <w:rFonts w:ascii="Calibri Light" w:eastAsia="Calibri" w:hAnsi="Calibri Light" w:cs="Calibri Light"/>
                <w:color w:val="00B050"/>
                <w:sz w:val="20"/>
              </w:rPr>
              <w:t>Vejledning og mentoring</w:t>
            </w:r>
          </w:p>
          <w:p w14:paraId="13700BB8" w14:textId="5DF1B00D" w:rsidR="00596ACB" w:rsidRPr="00596ACB" w:rsidRDefault="00585707" w:rsidP="00A20148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hAnsi="Calibri Light" w:cs="Calibri Light"/>
                <w:sz w:val="20"/>
                <w:szCs w:val="20"/>
                <w:lang w:val="da-DK"/>
              </w:rPr>
            </w:pPr>
            <w:r>
              <w:rPr>
                <w:rFonts w:ascii="Calibri Light" w:hAnsi="Calibri Light" w:cs="Calibri Light"/>
                <w:sz w:val="20"/>
                <w:szCs w:val="20"/>
                <w:lang w:val="en-US"/>
              </w:rPr>
              <w:t>Økonomisk støtte</w:t>
            </w:r>
          </w:p>
          <w:p w14:paraId="4C7E4339" w14:textId="17265CE2" w:rsidR="00596ACB" w:rsidRPr="00596ACB" w:rsidRDefault="00596ACB" w:rsidP="00A20148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hAnsi="Calibri Light" w:cs="Calibri Light"/>
                <w:sz w:val="20"/>
                <w:szCs w:val="20"/>
                <w:lang w:val="da-DK"/>
              </w:rPr>
            </w:pPr>
            <w:r w:rsidRPr="00596ACB">
              <w:rPr>
                <w:rFonts w:ascii="Calibri Light" w:hAnsi="Calibri Light" w:cs="Calibri Light"/>
                <w:sz w:val="20"/>
                <w:szCs w:val="20"/>
                <w:lang w:val="en-US"/>
              </w:rPr>
              <w:t>Transport</w:t>
            </w:r>
          </w:p>
          <w:p w14:paraId="0F2FB02E" w14:textId="112BE415" w:rsidR="00596ACB" w:rsidRPr="00596ACB" w:rsidRDefault="00596ACB" w:rsidP="00A20148">
            <w:pPr>
              <w:numPr>
                <w:ilvl w:val="0"/>
                <w:numId w:val="38"/>
              </w:numPr>
              <w:spacing w:line="276" w:lineRule="auto"/>
              <w:rPr>
                <w:rFonts w:ascii="Calibri Light" w:hAnsi="Calibri Light" w:cs="Calibri Light"/>
                <w:sz w:val="20"/>
                <w:szCs w:val="20"/>
                <w:lang w:val="da-DK"/>
              </w:rPr>
            </w:pPr>
            <w:r w:rsidRPr="00596ACB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Pro</w:t>
            </w:r>
            <w:r w:rsidR="00585707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ces</w:t>
            </w:r>
            <w:r w:rsidR="00835A7E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sen med at identificere elever</w:t>
            </w:r>
          </w:p>
          <w:p w14:paraId="338686B0" w14:textId="3EE1052B" w:rsidR="00596ACB" w:rsidRPr="00596ACB" w:rsidRDefault="00835A7E" w:rsidP="00A20148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hAnsi="Calibri Light" w:cs="Calibri Light"/>
                <w:sz w:val="20"/>
                <w:szCs w:val="20"/>
                <w:lang w:val="en-US"/>
              </w:rPr>
            </w:pPr>
            <w:r>
              <w:rPr>
                <w:rFonts w:ascii="Calibri Light" w:hAnsi="Calibri Light" w:cs="Calibri Light"/>
                <w:sz w:val="20"/>
                <w:szCs w:val="20"/>
                <w:lang w:val="en-US"/>
              </w:rPr>
              <w:t>Foretages altid af en underviser</w:t>
            </w:r>
          </w:p>
          <w:p w14:paraId="4AE9EDB2" w14:textId="6E0A0B8D" w:rsidR="00596ACB" w:rsidRPr="00835A7E" w:rsidRDefault="00835A7E" w:rsidP="00A20148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eastAsia="Calibri" w:hAnsi="Calibri Light" w:cs="Calibri Light"/>
                <w:color w:val="00B050"/>
                <w:sz w:val="20"/>
                <w:lang w:val="da-DK"/>
              </w:rPr>
            </w:pPr>
            <w:r w:rsidRPr="00835A7E">
              <w:rPr>
                <w:rFonts w:ascii="Calibri Light" w:eastAsia="Calibri" w:hAnsi="Calibri Light" w:cs="Calibri Light"/>
                <w:color w:val="00B050"/>
                <w:sz w:val="20"/>
                <w:lang w:val="da-DK"/>
              </w:rPr>
              <w:t>Afhænger af land og uddannelsessystem</w:t>
            </w:r>
            <w:r w:rsidR="00596ACB" w:rsidRPr="00835A7E">
              <w:rPr>
                <w:rFonts w:ascii="Calibri Light" w:eastAsia="Calibri" w:hAnsi="Calibri Light" w:cs="Calibri Light"/>
                <w:color w:val="00B050"/>
                <w:sz w:val="20"/>
                <w:lang w:val="da-DK"/>
              </w:rPr>
              <w:t xml:space="preserve"> </w:t>
            </w:r>
          </w:p>
          <w:p w14:paraId="63BF1FAE" w14:textId="77777777" w:rsidR="00E0330B" w:rsidRPr="00835A7E" w:rsidRDefault="00E0330B" w:rsidP="00E0330B">
            <w:pPr>
              <w:spacing w:line="276" w:lineRule="auto"/>
              <w:rPr>
                <w:sz w:val="20"/>
                <w:szCs w:val="20"/>
                <w:lang w:val="da-DK"/>
              </w:rPr>
            </w:pPr>
          </w:p>
          <w:p w14:paraId="01498A1A" w14:textId="708D3679" w:rsidR="00682988" w:rsidRPr="00682988" w:rsidRDefault="00682988" w:rsidP="00527ADB">
            <w:pPr>
              <w:spacing w:after="200"/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682988">
              <w:rPr>
                <w:rFonts w:ascii="Calibri Light" w:eastAsia="Calibri" w:hAnsi="Calibri Light" w:cs="Calibri Light"/>
                <w:b/>
                <w:bCs/>
                <w:sz w:val="20"/>
              </w:rPr>
              <w:t xml:space="preserve">Coaching </w:t>
            </w:r>
            <w:r w:rsidR="00835A7E">
              <w:rPr>
                <w:rFonts w:ascii="Calibri Light" w:eastAsia="Calibri" w:hAnsi="Calibri Light" w:cs="Calibri Light"/>
                <w:b/>
                <w:bCs/>
                <w:sz w:val="20"/>
              </w:rPr>
              <w:t>og tutoring</w:t>
            </w:r>
          </w:p>
          <w:p w14:paraId="7F271138" w14:textId="7F85A1D6" w:rsidR="00682988" w:rsidRPr="0022702F" w:rsidRDefault="00682988" w:rsidP="00A20148">
            <w:pPr>
              <w:numPr>
                <w:ilvl w:val="0"/>
                <w:numId w:val="38"/>
              </w:num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</w:pPr>
            <w:r w:rsidRPr="0022702F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 xml:space="preserve">Coaching </w:t>
            </w:r>
            <w:r w:rsidR="00835A7E" w:rsidRPr="0022702F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 xml:space="preserve">kan udøves af </w:t>
            </w:r>
            <w:r w:rsidR="0022702F" w:rsidRPr="0022702F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>en</w:t>
            </w:r>
            <w:r w:rsidR="0022702F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 xml:space="preserve"> </w:t>
            </w:r>
            <w:r w:rsidRPr="0022702F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>?</w:t>
            </w:r>
          </w:p>
          <w:p w14:paraId="18CC7BE5" w14:textId="1D8ABBCA" w:rsidR="00682988" w:rsidRPr="00682988" w:rsidRDefault="0022702F" w:rsidP="00A20148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rPr>
                <w:rFonts w:ascii="Calibri Light" w:hAnsi="Calibri Light" w:cs="Calibri Light"/>
                <w:sz w:val="20"/>
                <w:szCs w:val="20"/>
                <w:lang w:val="en-US"/>
              </w:rPr>
            </w:pPr>
            <w:r>
              <w:rPr>
                <w:rFonts w:ascii="Calibri Light" w:hAnsi="Calibri Light" w:cs="Calibri Light"/>
                <w:sz w:val="20"/>
                <w:szCs w:val="20"/>
                <w:lang w:val="en-US"/>
              </w:rPr>
              <w:t>Elev</w:t>
            </w:r>
          </w:p>
          <w:p w14:paraId="77B9BF0E" w14:textId="62FEE243" w:rsidR="00682988" w:rsidRPr="00682988" w:rsidRDefault="0022702F" w:rsidP="00A20148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rPr>
                <w:rFonts w:ascii="Calibri Light" w:hAnsi="Calibri Light" w:cs="Calibri Light"/>
                <w:sz w:val="20"/>
                <w:szCs w:val="20"/>
                <w:lang w:val="en-US"/>
              </w:rPr>
            </w:pPr>
            <w:r>
              <w:rPr>
                <w:rFonts w:ascii="Calibri Light" w:hAnsi="Calibri Light" w:cs="Calibri Light"/>
                <w:sz w:val="20"/>
                <w:szCs w:val="20"/>
                <w:lang w:val="en-US"/>
              </w:rPr>
              <w:t>Ven</w:t>
            </w:r>
          </w:p>
          <w:p w14:paraId="2BE36523" w14:textId="77777777" w:rsidR="00682988" w:rsidRPr="000B3832" w:rsidRDefault="00682988" w:rsidP="000B3832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eastAsia="Calibri" w:hAnsi="Calibri Light" w:cs="Calibri Light"/>
                <w:color w:val="00B050"/>
                <w:sz w:val="20"/>
              </w:rPr>
            </w:pPr>
            <w:r w:rsidRPr="000B3832">
              <w:rPr>
                <w:rFonts w:ascii="Calibri Light" w:eastAsia="Calibri" w:hAnsi="Calibri Light" w:cs="Calibri Light"/>
                <w:color w:val="00B050"/>
                <w:sz w:val="20"/>
              </w:rPr>
              <w:t>Specialist</w:t>
            </w:r>
          </w:p>
          <w:p w14:paraId="5B355F8C" w14:textId="01F2A64A" w:rsidR="008D6C3E" w:rsidRPr="0022702F" w:rsidRDefault="0022702F" w:rsidP="00A20148">
            <w:pPr>
              <w:numPr>
                <w:ilvl w:val="0"/>
                <w:numId w:val="38"/>
              </w:numPr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</w:pPr>
            <w:r w:rsidRPr="0022702F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lastRenderedPageBreak/>
              <w:t>En</w:t>
            </w:r>
            <w:r w:rsidR="008D6C3E" w:rsidRPr="0022702F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 xml:space="preserve"> tutor </w:t>
            </w:r>
            <w:r w:rsidRPr="0022702F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>kan være en</w:t>
            </w:r>
            <w:r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 xml:space="preserve"> </w:t>
            </w:r>
            <w:r w:rsidR="008D6C3E" w:rsidRPr="0022702F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>?</w:t>
            </w:r>
          </w:p>
          <w:p w14:paraId="299F6257" w14:textId="5BB0E087" w:rsidR="008D6C3E" w:rsidRPr="008D6C3E" w:rsidRDefault="0022702F" w:rsidP="00A20148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rPr>
                <w:rFonts w:ascii="Calibri Light" w:hAnsi="Calibri Light" w:cs="Calibri Light"/>
                <w:sz w:val="20"/>
                <w:szCs w:val="20"/>
                <w:lang w:val="en-US"/>
              </w:rPr>
            </w:pPr>
            <w:r>
              <w:rPr>
                <w:rFonts w:ascii="Calibri Light" w:hAnsi="Calibri Light" w:cs="Calibri Light"/>
                <w:sz w:val="20"/>
                <w:szCs w:val="20"/>
                <w:lang w:val="en-US"/>
              </w:rPr>
              <w:t>Ven</w:t>
            </w:r>
          </w:p>
          <w:p w14:paraId="628C6D55" w14:textId="7AAE4D55" w:rsidR="008D6C3E" w:rsidRPr="000B3832" w:rsidRDefault="0022702F" w:rsidP="000B3832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eastAsia="Calibri" w:hAnsi="Calibri Light" w:cs="Calibri Light"/>
                <w:color w:val="00B050"/>
                <w:sz w:val="20"/>
              </w:rPr>
            </w:pPr>
            <w:r>
              <w:rPr>
                <w:rFonts w:ascii="Calibri Light" w:eastAsia="Calibri" w:hAnsi="Calibri Light" w:cs="Calibri Light"/>
                <w:color w:val="00B050"/>
                <w:sz w:val="20"/>
              </w:rPr>
              <w:t>Underviser</w:t>
            </w:r>
          </w:p>
          <w:p w14:paraId="404B4BE4" w14:textId="6B266811" w:rsidR="008D6C3E" w:rsidRDefault="008D6C3E" w:rsidP="00A20148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rPr>
                <w:rFonts w:ascii="Calibri Light" w:hAnsi="Calibri Light" w:cs="Calibri Light"/>
                <w:sz w:val="20"/>
                <w:szCs w:val="20"/>
                <w:lang w:val="en-US"/>
              </w:rPr>
            </w:pPr>
            <w:r w:rsidRPr="008D6C3E">
              <w:rPr>
                <w:rFonts w:ascii="Calibri Light" w:hAnsi="Calibri Light" w:cs="Calibri Light"/>
                <w:sz w:val="20"/>
                <w:szCs w:val="20"/>
                <w:lang w:val="en-US"/>
              </w:rPr>
              <w:t>N</w:t>
            </w:r>
            <w:r w:rsidR="0022702F">
              <w:rPr>
                <w:rFonts w:ascii="Calibri Light" w:hAnsi="Calibri Light" w:cs="Calibri Light"/>
                <w:sz w:val="20"/>
                <w:szCs w:val="20"/>
                <w:lang w:val="en-US"/>
              </w:rPr>
              <w:t>abo</w:t>
            </w:r>
          </w:p>
          <w:p w14:paraId="3808D507" w14:textId="1B012A47" w:rsidR="00A264AB" w:rsidRPr="00A264AB" w:rsidRDefault="00A264AB" w:rsidP="00A20148">
            <w:pPr>
              <w:numPr>
                <w:ilvl w:val="0"/>
                <w:numId w:val="38"/>
              </w:numPr>
              <w:rPr>
                <w:rFonts w:ascii="Calibri Light" w:hAnsi="Calibri Light" w:cs="Calibri Light"/>
                <w:sz w:val="20"/>
                <w:szCs w:val="20"/>
                <w:lang w:val="da-DK"/>
              </w:rPr>
            </w:pPr>
            <w:r w:rsidRPr="00A264AB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Tutoring </w:t>
            </w:r>
            <w:r w:rsidR="0022702F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kan ske</w:t>
            </w:r>
            <w:r w:rsidR="00B701E7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 </w:t>
            </w:r>
            <w:r w:rsidRPr="00A264AB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? </w:t>
            </w:r>
          </w:p>
          <w:p w14:paraId="45E14403" w14:textId="710B907E" w:rsidR="00A264AB" w:rsidRPr="00A264AB" w:rsidRDefault="00A264AB" w:rsidP="00A20148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rPr>
                <w:rFonts w:ascii="Calibri Light" w:hAnsi="Calibri Light" w:cs="Calibri Light"/>
                <w:sz w:val="20"/>
                <w:szCs w:val="20"/>
                <w:lang w:val="da-DK"/>
              </w:rPr>
            </w:pPr>
            <w:r w:rsidRPr="00A264AB">
              <w:rPr>
                <w:rFonts w:ascii="Calibri Light" w:hAnsi="Calibri Light" w:cs="Calibri Light"/>
                <w:sz w:val="20"/>
                <w:szCs w:val="20"/>
              </w:rPr>
              <w:t>I</w:t>
            </w:r>
            <w:r w:rsidR="00B701E7">
              <w:rPr>
                <w:rFonts w:ascii="Calibri Light" w:hAnsi="Calibri Light" w:cs="Calibri Light"/>
                <w:sz w:val="20"/>
                <w:szCs w:val="20"/>
              </w:rPr>
              <w:t xml:space="preserve"> pauser</w:t>
            </w:r>
          </w:p>
          <w:p w14:paraId="6DFAF217" w14:textId="77777777" w:rsidR="00A264AB" w:rsidRPr="000B3832" w:rsidRDefault="00A264AB" w:rsidP="000B3832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eastAsia="Calibri" w:hAnsi="Calibri Light" w:cs="Calibri Light"/>
                <w:color w:val="00B050"/>
                <w:sz w:val="20"/>
              </w:rPr>
            </w:pPr>
            <w:r w:rsidRPr="000B3832">
              <w:rPr>
                <w:rFonts w:ascii="Calibri Light" w:eastAsia="Calibri" w:hAnsi="Calibri Light" w:cs="Calibri Light"/>
                <w:color w:val="00B050"/>
                <w:sz w:val="20"/>
              </w:rPr>
              <w:t>Online</w:t>
            </w:r>
          </w:p>
          <w:p w14:paraId="4F2655BD" w14:textId="57EF71CE" w:rsidR="00A264AB" w:rsidRPr="00A264AB" w:rsidRDefault="00B701E7" w:rsidP="00A20148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rPr>
                <w:rFonts w:ascii="Calibri Light" w:hAnsi="Calibri Light" w:cs="Calibri Light"/>
                <w:sz w:val="20"/>
                <w:szCs w:val="20"/>
                <w:lang w:val="da-DK"/>
              </w:rPr>
            </w:pPr>
            <w:r>
              <w:rPr>
                <w:rFonts w:ascii="Calibri Light" w:hAnsi="Calibri Light" w:cs="Calibri Light"/>
                <w:sz w:val="20"/>
                <w:szCs w:val="20"/>
              </w:rPr>
              <w:t>Under undervisning</w:t>
            </w:r>
          </w:p>
          <w:p w14:paraId="6CD2F747" w14:textId="602B4B8F" w:rsidR="00A264AB" w:rsidRPr="004413EF" w:rsidRDefault="00B701E7" w:rsidP="00A20148">
            <w:pPr>
              <w:numPr>
                <w:ilvl w:val="0"/>
                <w:numId w:val="38"/>
              </w:numPr>
              <w:rPr>
                <w:rFonts w:ascii="Calibri Light" w:hAnsi="Calibri Light" w:cs="Calibri Light"/>
                <w:sz w:val="20"/>
                <w:szCs w:val="20"/>
                <w:lang w:val="da-DK"/>
              </w:rPr>
            </w:pPr>
            <w:r w:rsidRPr="004413EF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 xml:space="preserve">En </w:t>
            </w:r>
            <w:r w:rsidR="00026DEF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>bred vifte af</w:t>
            </w:r>
            <w:r w:rsidRPr="004413EF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 xml:space="preserve"> undervisnings</w:t>
            </w:r>
            <w:r w:rsidR="004413EF" w:rsidRPr="004413EF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>strategier kan v</w:t>
            </w:r>
            <w:r w:rsidR="004413EF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 xml:space="preserve">ære </w:t>
            </w:r>
            <w:r w:rsidR="00A264AB" w:rsidRPr="004413EF">
              <w:rPr>
                <w:rFonts w:ascii="Calibri Light" w:hAnsi="Calibri Light" w:cs="Calibri Light"/>
                <w:b/>
                <w:bCs/>
                <w:sz w:val="20"/>
                <w:szCs w:val="20"/>
                <w:lang w:val="da-DK"/>
              </w:rPr>
              <w:t>?</w:t>
            </w:r>
          </w:p>
          <w:p w14:paraId="74653E40" w14:textId="16EF883E" w:rsidR="00A264AB" w:rsidRPr="00A264AB" w:rsidRDefault="004413EF" w:rsidP="00A20148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rPr>
                <w:rFonts w:ascii="Calibri Light" w:hAnsi="Calibri Light" w:cs="Calibri Light"/>
                <w:sz w:val="20"/>
                <w:szCs w:val="20"/>
                <w:lang w:val="da-DK"/>
              </w:rPr>
            </w:pPr>
            <w:r>
              <w:rPr>
                <w:rFonts w:ascii="Calibri Light" w:hAnsi="Calibri Light" w:cs="Calibri Light"/>
                <w:sz w:val="20"/>
                <w:szCs w:val="20"/>
              </w:rPr>
              <w:t>Klasserumsbaseret undervisning</w:t>
            </w:r>
          </w:p>
          <w:p w14:paraId="6B1206F9" w14:textId="7AA7B177" w:rsidR="00A264AB" w:rsidRPr="00A264AB" w:rsidRDefault="004413EF" w:rsidP="00A20148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rPr>
                <w:rFonts w:ascii="Calibri Light" w:hAnsi="Calibri Light" w:cs="Calibri Light"/>
                <w:sz w:val="20"/>
                <w:szCs w:val="20"/>
                <w:lang w:val="da-DK"/>
              </w:rPr>
            </w:pPr>
            <w:r>
              <w:rPr>
                <w:rFonts w:ascii="Calibri Light" w:hAnsi="Calibri Light" w:cs="Calibri Light"/>
                <w:sz w:val="20"/>
                <w:szCs w:val="20"/>
              </w:rPr>
              <w:t>Forelæsning</w:t>
            </w:r>
          </w:p>
          <w:p w14:paraId="2DA263B0" w14:textId="03148C56" w:rsidR="00A264AB" w:rsidRPr="000B3832" w:rsidRDefault="004413EF" w:rsidP="000B3832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eastAsia="Calibri" w:hAnsi="Calibri Light" w:cs="Calibri Light"/>
                <w:color w:val="00B050"/>
                <w:sz w:val="20"/>
              </w:rPr>
            </w:pPr>
            <w:r>
              <w:rPr>
                <w:rFonts w:ascii="Calibri Light" w:eastAsia="Calibri" w:hAnsi="Calibri Light" w:cs="Calibri Light"/>
                <w:color w:val="00B050"/>
                <w:sz w:val="20"/>
              </w:rPr>
              <w:t>Hjælpeteknologi</w:t>
            </w:r>
          </w:p>
          <w:p w14:paraId="342F6B31" w14:textId="77777777" w:rsidR="008D6C3E" w:rsidRPr="008D6C3E" w:rsidRDefault="008D6C3E" w:rsidP="00527ADB">
            <w:pPr>
              <w:widowControl w:val="0"/>
              <w:autoSpaceDE w:val="0"/>
              <w:autoSpaceDN w:val="0"/>
              <w:rPr>
                <w:rFonts w:ascii="Calibri Light" w:hAnsi="Calibri Light" w:cs="Calibri Light"/>
                <w:sz w:val="20"/>
                <w:szCs w:val="20"/>
                <w:lang w:val="en-US"/>
              </w:rPr>
            </w:pPr>
          </w:p>
          <w:p w14:paraId="6BCF1527" w14:textId="704D13E3" w:rsidR="00E24DF9" w:rsidRDefault="004413EF" w:rsidP="00E24DF9">
            <w:pPr>
              <w:spacing w:after="200" w:line="276" w:lineRule="auto"/>
              <w:textAlignment w:val="baseline"/>
              <w:rPr>
                <w:rFonts w:ascii="Calibri Light" w:eastAsia="Calibri" w:hAnsi="Calibri Light" w:cs="Calibri Light"/>
                <w:b/>
                <w:bCs/>
                <w:sz w:val="20"/>
                <w:lang w:val="en-US"/>
              </w:rPr>
            </w:pPr>
            <w:r>
              <w:rPr>
                <w:rFonts w:ascii="Calibri Light" w:eastAsia="Calibri" w:hAnsi="Calibri Light" w:cs="Calibri Light"/>
                <w:b/>
                <w:bCs/>
                <w:sz w:val="20"/>
                <w:lang w:val="en-US"/>
              </w:rPr>
              <w:t>Understøttende læringsmiljø</w:t>
            </w:r>
          </w:p>
          <w:p w14:paraId="16374BFE" w14:textId="38797AFB" w:rsidR="00A75CCF" w:rsidRPr="00B33402" w:rsidRDefault="00B33402" w:rsidP="00A20148">
            <w:pPr>
              <w:numPr>
                <w:ilvl w:val="0"/>
                <w:numId w:val="38"/>
              </w:numPr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B33402">
              <w:rPr>
                <w:rFonts w:ascii="Calibri Light" w:eastAsia="Calibri" w:hAnsi="Calibri Light" w:cs="Calibri Light"/>
                <w:b/>
                <w:bCs/>
                <w:sz w:val="20"/>
                <w:lang w:val="da-DK"/>
              </w:rPr>
              <w:t>Et understøttende læringsmiljø kan hjælpe elever med sæ</w:t>
            </w:r>
            <w:r>
              <w:rPr>
                <w:rFonts w:ascii="Calibri Light" w:eastAsia="Calibri" w:hAnsi="Calibri Light" w:cs="Calibri Light"/>
                <w:b/>
                <w:bCs/>
                <w:sz w:val="20"/>
                <w:lang w:val="da-DK"/>
              </w:rPr>
              <w:t>rlige behov føle sig</w:t>
            </w:r>
          </w:p>
          <w:p w14:paraId="626AFD5A" w14:textId="09B1C3DF" w:rsidR="00A75CCF" w:rsidRPr="00A75CCF" w:rsidRDefault="00907E4B" w:rsidP="00A20148">
            <w:pPr>
              <w:numPr>
                <w:ilvl w:val="2"/>
                <w:numId w:val="38"/>
              </w:numPr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>
              <w:rPr>
                <w:rFonts w:ascii="Calibri Light" w:eastAsia="Calibri" w:hAnsi="Calibri Light" w:cs="Calibri Light"/>
                <w:sz w:val="20"/>
                <w:lang w:val="en-US"/>
              </w:rPr>
              <w:t>Ansvarlig</w:t>
            </w:r>
            <w:r w:rsidR="00AB26AF">
              <w:rPr>
                <w:rFonts w:ascii="Calibri Light" w:eastAsia="Calibri" w:hAnsi="Calibri Light" w:cs="Calibri Light"/>
                <w:sz w:val="20"/>
                <w:lang w:val="en-US"/>
              </w:rPr>
              <w:t>e</w:t>
            </w:r>
            <w:r>
              <w:rPr>
                <w:rFonts w:ascii="Calibri Light" w:eastAsia="Calibri" w:hAnsi="Calibri Light" w:cs="Calibri Light"/>
                <w:sz w:val="20"/>
                <w:lang w:val="en-US"/>
              </w:rPr>
              <w:t xml:space="preserve"> og </w:t>
            </w:r>
            <w:r w:rsidR="003443F9">
              <w:rPr>
                <w:rFonts w:ascii="Calibri Light" w:eastAsia="Calibri" w:hAnsi="Calibri Light" w:cs="Calibri Light"/>
                <w:sz w:val="20"/>
                <w:lang w:val="en-US"/>
              </w:rPr>
              <w:t>opmærksom</w:t>
            </w:r>
            <w:r w:rsidR="00AB26AF">
              <w:rPr>
                <w:rFonts w:ascii="Calibri Light" w:eastAsia="Calibri" w:hAnsi="Calibri Light" w:cs="Calibri Light"/>
                <w:sz w:val="20"/>
                <w:lang w:val="en-US"/>
              </w:rPr>
              <w:t>me</w:t>
            </w:r>
            <w:r w:rsidR="00A75CCF" w:rsidRPr="00A75CCF">
              <w:rPr>
                <w:rFonts w:ascii="Calibri Light" w:eastAsia="Calibri" w:hAnsi="Calibri Light" w:cs="Calibri Light"/>
                <w:sz w:val="20"/>
                <w:lang w:val="en-US"/>
              </w:rPr>
              <w:t xml:space="preserve"> </w:t>
            </w:r>
          </w:p>
          <w:p w14:paraId="3D865ABC" w14:textId="4308AC6E" w:rsidR="00A75CCF" w:rsidRPr="000B3832" w:rsidRDefault="00172ED5" w:rsidP="000B3832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eastAsia="Calibri" w:hAnsi="Calibri Light" w:cs="Calibri Light"/>
                <w:color w:val="00B050"/>
                <w:sz w:val="20"/>
              </w:rPr>
            </w:pPr>
            <w:r>
              <w:rPr>
                <w:rFonts w:ascii="Calibri Light" w:eastAsia="Calibri" w:hAnsi="Calibri Light" w:cs="Calibri Light"/>
                <w:color w:val="00B050"/>
                <w:sz w:val="20"/>
              </w:rPr>
              <w:t>Komfortabl</w:t>
            </w:r>
            <w:r w:rsidR="00AB26AF">
              <w:rPr>
                <w:rFonts w:ascii="Calibri Light" w:eastAsia="Calibri" w:hAnsi="Calibri Light" w:cs="Calibri Light"/>
                <w:color w:val="00B050"/>
                <w:sz w:val="20"/>
              </w:rPr>
              <w:t>e</w:t>
            </w:r>
            <w:r>
              <w:rPr>
                <w:rFonts w:ascii="Calibri Light" w:eastAsia="Calibri" w:hAnsi="Calibri Light" w:cs="Calibri Light"/>
                <w:color w:val="00B050"/>
                <w:sz w:val="20"/>
              </w:rPr>
              <w:t xml:space="preserve"> og selvsik</w:t>
            </w:r>
            <w:r w:rsidR="00AB26AF">
              <w:rPr>
                <w:rFonts w:ascii="Calibri Light" w:eastAsia="Calibri" w:hAnsi="Calibri Light" w:cs="Calibri Light"/>
                <w:color w:val="00B050"/>
                <w:sz w:val="20"/>
              </w:rPr>
              <w:t>re</w:t>
            </w:r>
          </w:p>
          <w:p w14:paraId="6653AD7E" w14:textId="55A5BEA3" w:rsidR="00A75CCF" w:rsidRPr="00A75CCF" w:rsidRDefault="003443F9" w:rsidP="00A20148">
            <w:pPr>
              <w:numPr>
                <w:ilvl w:val="2"/>
                <w:numId w:val="38"/>
              </w:numPr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>
              <w:rPr>
                <w:rFonts w:ascii="Calibri Light" w:eastAsia="Calibri" w:hAnsi="Calibri Light" w:cs="Calibri Light"/>
                <w:sz w:val="20"/>
                <w:lang w:val="en-US"/>
              </w:rPr>
              <w:t>Nervøs</w:t>
            </w:r>
            <w:r w:rsidR="00AB26AF">
              <w:rPr>
                <w:rFonts w:ascii="Calibri Light" w:eastAsia="Calibri" w:hAnsi="Calibri Light" w:cs="Calibri Light"/>
                <w:sz w:val="20"/>
                <w:lang w:val="en-US"/>
              </w:rPr>
              <w:t>e</w:t>
            </w:r>
            <w:r>
              <w:rPr>
                <w:rFonts w:ascii="Calibri Light" w:eastAsia="Calibri" w:hAnsi="Calibri Light" w:cs="Calibri Light"/>
                <w:sz w:val="20"/>
                <w:lang w:val="en-US"/>
              </w:rPr>
              <w:t xml:space="preserve"> og usik</w:t>
            </w:r>
            <w:r w:rsidR="00AB26AF">
              <w:rPr>
                <w:rFonts w:ascii="Calibri Light" w:eastAsia="Calibri" w:hAnsi="Calibri Light" w:cs="Calibri Light"/>
                <w:sz w:val="20"/>
                <w:lang w:val="en-US"/>
              </w:rPr>
              <w:t>re</w:t>
            </w:r>
          </w:p>
          <w:p w14:paraId="6B034BF9" w14:textId="31515A8A" w:rsidR="002E1450" w:rsidRPr="002E1450" w:rsidRDefault="00B33402" w:rsidP="00A20148">
            <w:pPr>
              <w:numPr>
                <w:ilvl w:val="0"/>
                <w:numId w:val="38"/>
              </w:numPr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>
              <w:rPr>
                <w:rFonts w:ascii="Calibri Light" w:eastAsia="Calibri" w:hAnsi="Calibri Light" w:cs="Calibri Light"/>
                <w:b/>
                <w:bCs/>
                <w:sz w:val="20"/>
              </w:rPr>
              <w:t>Tilpasning kan inkludere</w:t>
            </w:r>
          </w:p>
          <w:p w14:paraId="78868790" w14:textId="1FF6080D" w:rsidR="002E1450" w:rsidRPr="00B33402" w:rsidRDefault="00B33402" w:rsidP="000B3832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eastAsia="Calibri" w:hAnsi="Calibri Light" w:cs="Calibri Light"/>
                <w:color w:val="00B050"/>
                <w:sz w:val="20"/>
                <w:lang w:val="da-DK"/>
              </w:rPr>
            </w:pPr>
            <w:r w:rsidRPr="00B33402">
              <w:rPr>
                <w:rFonts w:ascii="Calibri Light" w:eastAsia="Calibri" w:hAnsi="Calibri Light" w:cs="Calibri Light"/>
                <w:color w:val="00B050"/>
                <w:sz w:val="20"/>
                <w:lang w:val="da-DK"/>
              </w:rPr>
              <w:t>Ekstra tid til til p</w:t>
            </w:r>
            <w:r>
              <w:rPr>
                <w:rFonts w:ascii="Calibri Light" w:eastAsia="Calibri" w:hAnsi="Calibri Light" w:cs="Calibri Light"/>
                <w:color w:val="00B050"/>
                <w:sz w:val="20"/>
                <w:lang w:val="da-DK"/>
              </w:rPr>
              <w:t>røver</w:t>
            </w:r>
          </w:p>
          <w:p w14:paraId="5C0BA61B" w14:textId="23B2E125" w:rsidR="002E1450" w:rsidRPr="002E1450" w:rsidRDefault="00B33402" w:rsidP="00A20148">
            <w:pPr>
              <w:numPr>
                <w:ilvl w:val="2"/>
                <w:numId w:val="38"/>
              </w:numPr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>
              <w:rPr>
                <w:rFonts w:ascii="Calibri Light" w:eastAsia="Calibri" w:hAnsi="Calibri Light" w:cs="Calibri Light"/>
                <w:sz w:val="20"/>
                <w:lang w:val="en-US"/>
              </w:rPr>
              <w:t>Færre venner</w:t>
            </w:r>
          </w:p>
          <w:p w14:paraId="45F05152" w14:textId="45B528C0" w:rsidR="002E1450" w:rsidRPr="002E1450" w:rsidRDefault="002E1450" w:rsidP="00A20148">
            <w:pPr>
              <w:numPr>
                <w:ilvl w:val="2"/>
                <w:numId w:val="38"/>
              </w:numPr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2E1450">
              <w:rPr>
                <w:rFonts w:ascii="Calibri Light" w:eastAsia="Calibri" w:hAnsi="Calibri Light" w:cs="Calibri Light"/>
                <w:sz w:val="20"/>
                <w:lang w:val="en-US"/>
              </w:rPr>
              <w:t>E</w:t>
            </w:r>
            <w:r w:rsidR="00B33402">
              <w:rPr>
                <w:rFonts w:ascii="Calibri Light" w:eastAsia="Calibri" w:hAnsi="Calibri Light" w:cs="Calibri Light"/>
                <w:sz w:val="20"/>
                <w:lang w:val="en-US"/>
              </w:rPr>
              <w:t>ks</w:t>
            </w:r>
            <w:r w:rsidRPr="002E1450">
              <w:rPr>
                <w:rFonts w:ascii="Calibri Light" w:eastAsia="Calibri" w:hAnsi="Calibri Light" w:cs="Calibri Light"/>
                <w:sz w:val="20"/>
                <w:lang w:val="en-US"/>
              </w:rPr>
              <w:t xml:space="preserve">tra </w:t>
            </w:r>
            <w:r w:rsidR="00B33402">
              <w:rPr>
                <w:rFonts w:ascii="Calibri Light" w:eastAsia="Calibri" w:hAnsi="Calibri Light" w:cs="Calibri Light"/>
                <w:sz w:val="20"/>
                <w:lang w:val="en-US"/>
              </w:rPr>
              <w:t>hjemmearbejde</w:t>
            </w:r>
          </w:p>
          <w:p w14:paraId="7E529431" w14:textId="62B74D4B" w:rsidR="002E1450" w:rsidRPr="00172ED5" w:rsidRDefault="00172ED5" w:rsidP="00A20148">
            <w:pPr>
              <w:numPr>
                <w:ilvl w:val="0"/>
                <w:numId w:val="38"/>
              </w:numPr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172ED5">
              <w:rPr>
                <w:rFonts w:ascii="Calibri Light" w:eastAsia="Calibri" w:hAnsi="Calibri Light" w:cs="Calibri Light"/>
                <w:b/>
                <w:bCs/>
                <w:sz w:val="20"/>
                <w:lang w:val="da-DK"/>
              </w:rPr>
              <w:t>Skabelse af et understøttende læringsmiljø</w:t>
            </w:r>
            <w:r>
              <w:rPr>
                <w:rFonts w:ascii="Calibri Light" w:eastAsia="Calibri" w:hAnsi="Calibri Light" w:cs="Calibri Light"/>
                <w:b/>
                <w:bCs/>
                <w:sz w:val="20"/>
                <w:lang w:val="da-DK"/>
              </w:rPr>
              <w:t xml:space="preserve"> kan ske via</w:t>
            </w:r>
            <w:r w:rsidR="002E1450" w:rsidRPr="00172ED5">
              <w:rPr>
                <w:rFonts w:ascii="Calibri Light" w:eastAsia="Calibri" w:hAnsi="Calibri Light" w:cs="Calibri Light"/>
                <w:b/>
                <w:bCs/>
                <w:sz w:val="20"/>
                <w:lang w:val="da-DK"/>
              </w:rPr>
              <w:t>?</w:t>
            </w:r>
          </w:p>
          <w:p w14:paraId="410C1483" w14:textId="7361A9DF" w:rsidR="002E1450" w:rsidRPr="000B3832" w:rsidRDefault="00172ED5" w:rsidP="000B3832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eastAsia="Calibri" w:hAnsi="Calibri Light" w:cs="Calibri Light"/>
                <w:color w:val="00B050"/>
                <w:sz w:val="20"/>
              </w:rPr>
            </w:pPr>
            <w:r>
              <w:rPr>
                <w:rFonts w:ascii="Calibri Light" w:eastAsia="Calibri" w:hAnsi="Calibri Light" w:cs="Calibri Light"/>
                <w:color w:val="00B050"/>
                <w:sz w:val="20"/>
              </w:rPr>
              <w:t>Tydelige forventninger og regler</w:t>
            </w:r>
          </w:p>
          <w:p w14:paraId="077BB10C" w14:textId="0A2E5E8D" w:rsidR="002E1450" w:rsidRPr="00172ED5" w:rsidRDefault="002E1450" w:rsidP="00A20148">
            <w:pPr>
              <w:numPr>
                <w:ilvl w:val="2"/>
                <w:numId w:val="38"/>
              </w:numPr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172ED5">
              <w:rPr>
                <w:rFonts w:ascii="Calibri Light" w:eastAsia="Calibri" w:hAnsi="Calibri Light" w:cs="Calibri Light"/>
                <w:sz w:val="20"/>
                <w:lang w:val="da-DK"/>
              </w:rPr>
              <w:t>F</w:t>
            </w:r>
            <w:r w:rsidR="00172ED5" w:rsidRPr="00172ED5">
              <w:rPr>
                <w:rFonts w:ascii="Calibri Light" w:eastAsia="Calibri" w:hAnsi="Calibri Light" w:cs="Calibri Light"/>
                <w:sz w:val="20"/>
                <w:lang w:val="da-DK"/>
              </w:rPr>
              <w:t>ærre regler og brug af ord</w:t>
            </w:r>
          </w:p>
          <w:p w14:paraId="2F43C977" w14:textId="335E4ABC" w:rsidR="002E1450" w:rsidRPr="002E1450" w:rsidRDefault="00172ED5" w:rsidP="00A20148">
            <w:pPr>
              <w:numPr>
                <w:ilvl w:val="2"/>
                <w:numId w:val="38"/>
              </w:numPr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>
              <w:rPr>
                <w:rFonts w:ascii="Calibri Light" w:eastAsia="Calibri" w:hAnsi="Calibri Light" w:cs="Calibri Light"/>
                <w:sz w:val="20"/>
                <w:lang w:val="en-US"/>
              </w:rPr>
              <w:t>Kortere pauser</w:t>
            </w:r>
          </w:p>
          <w:p w14:paraId="1F75BEF1" w14:textId="45DAC3ED" w:rsidR="002E1450" w:rsidRPr="001D7719" w:rsidRDefault="001D7719" w:rsidP="00A20148">
            <w:pPr>
              <w:numPr>
                <w:ilvl w:val="0"/>
                <w:numId w:val="38"/>
              </w:numPr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1D7719">
              <w:rPr>
                <w:rFonts w:ascii="Calibri Light" w:eastAsia="Calibri" w:hAnsi="Calibri Light" w:cs="Calibri Light"/>
                <w:b/>
                <w:bCs/>
                <w:sz w:val="20"/>
                <w:lang w:val="da-DK"/>
              </w:rPr>
              <w:t>Man kan skabe et understøttende og nærende læ</w:t>
            </w:r>
            <w:r>
              <w:rPr>
                <w:rFonts w:ascii="Calibri Light" w:eastAsia="Calibri" w:hAnsi="Calibri Light" w:cs="Calibri Light"/>
                <w:b/>
                <w:bCs/>
                <w:sz w:val="20"/>
                <w:lang w:val="da-DK"/>
              </w:rPr>
              <w:t xml:space="preserve">ringsmiljø </w:t>
            </w:r>
            <w:r w:rsidR="00D73128">
              <w:rPr>
                <w:rFonts w:ascii="Calibri Light" w:eastAsia="Calibri" w:hAnsi="Calibri Light" w:cs="Calibri Light"/>
                <w:b/>
                <w:bCs/>
                <w:sz w:val="20"/>
                <w:lang w:val="da-DK"/>
              </w:rPr>
              <w:t xml:space="preserve">ved at </w:t>
            </w:r>
          </w:p>
          <w:p w14:paraId="032AE587" w14:textId="7470336D" w:rsidR="002E1450" w:rsidRPr="00D73128" w:rsidRDefault="00D73128" w:rsidP="00A20148">
            <w:pPr>
              <w:numPr>
                <w:ilvl w:val="2"/>
                <w:numId w:val="38"/>
              </w:numPr>
              <w:textAlignment w:val="baseline"/>
              <w:rPr>
                <w:rFonts w:ascii="Calibri Light" w:eastAsia="Calibri" w:hAnsi="Calibri Light" w:cs="Calibri Light"/>
                <w:sz w:val="20"/>
                <w:lang w:val="en-US"/>
              </w:rPr>
            </w:pPr>
            <w:r>
              <w:rPr>
                <w:rFonts w:ascii="Calibri Light" w:eastAsia="Calibri" w:hAnsi="Calibri Light" w:cs="Calibri Light"/>
                <w:sz w:val="20"/>
                <w:lang w:val="en-US"/>
              </w:rPr>
              <w:t>Spille musik i klasseværelset</w:t>
            </w:r>
          </w:p>
          <w:p w14:paraId="1FB43031" w14:textId="76633935" w:rsidR="002E1450" w:rsidRPr="00D73128" w:rsidRDefault="00D73128" w:rsidP="00A20148">
            <w:pPr>
              <w:numPr>
                <w:ilvl w:val="2"/>
                <w:numId w:val="38"/>
              </w:numPr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D73128">
              <w:rPr>
                <w:rFonts w:ascii="Calibri Light" w:eastAsia="Calibri" w:hAnsi="Calibri Light" w:cs="Calibri Light"/>
                <w:sz w:val="20"/>
                <w:lang w:val="da-DK"/>
              </w:rPr>
              <w:t>Isolere elever med særlige beh</w:t>
            </w:r>
            <w:r>
              <w:rPr>
                <w:rFonts w:ascii="Calibri Light" w:eastAsia="Calibri" w:hAnsi="Calibri Light" w:cs="Calibri Light"/>
                <w:sz w:val="20"/>
                <w:lang w:val="da-DK"/>
              </w:rPr>
              <w:t>ov</w:t>
            </w:r>
          </w:p>
          <w:p w14:paraId="5EA99637" w14:textId="180D2BBF" w:rsidR="002E1450" w:rsidRPr="000B3832" w:rsidRDefault="002E1450" w:rsidP="000B3832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eastAsia="Calibri" w:hAnsi="Calibri Light" w:cs="Calibri Light"/>
                <w:color w:val="00B050"/>
                <w:sz w:val="20"/>
              </w:rPr>
            </w:pPr>
            <w:r w:rsidRPr="000B3832">
              <w:rPr>
                <w:rFonts w:ascii="Calibri Light" w:eastAsia="Calibri" w:hAnsi="Calibri Light" w:cs="Calibri Light"/>
                <w:color w:val="00B050"/>
                <w:sz w:val="20"/>
              </w:rPr>
              <w:t>Implement</w:t>
            </w:r>
            <w:r w:rsidR="00D73128">
              <w:rPr>
                <w:rFonts w:ascii="Calibri Light" w:eastAsia="Calibri" w:hAnsi="Calibri Light" w:cs="Calibri Light"/>
                <w:color w:val="00B050"/>
                <w:sz w:val="20"/>
              </w:rPr>
              <w:t>ere</w:t>
            </w:r>
            <w:r w:rsidRPr="000B3832">
              <w:rPr>
                <w:rFonts w:ascii="Calibri Light" w:eastAsia="Calibri" w:hAnsi="Calibri Light" w:cs="Calibri Light"/>
                <w:color w:val="00B050"/>
                <w:sz w:val="20"/>
              </w:rPr>
              <w:t xml:space="preserve"> strategi</w:t>
            </w:r>
            <w:r w:rsidR="00D73128">
              <w:rPr>
                <w:rFonts w:ascii="Calibri Light" w:eastAsia="Calibri" w:hAnsi="Calibri Light" w:cs="Calibri Light"/>
                <w:color w:val="00B050"/>
                <w:sz w:val="20"/>
              </w:rPr>
              <w:t>er</w:t>
            </w:r>
          </w:p>
          <w:p w14:paraId="4CA6338C" w14:textId="77777777" w:rsidR="00A75CCF" w:rsidRDefault="00A75CCF" w:rsidP="00A75CCF">
            <w:pPr>
              <w:spacing w:after="200" w:line="276" w:lineRule="auto"/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</w:p>
          <w:p w14:paraId="5FACF0AE" w14:textId="45CBFCF3" w:rsidR="005A7204" w:rsidRPr="005A7204" w:rsidRDefault="00D73128" w:rsidP="005A7204">
            <w:pPr>
              <w:spacing w:after="200" w:line="276" w:lineRule="auto"/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>
              <w:rPr>
                <w:rFonts w:ascii="Calibri Light" w:eastAsia="Calibri" w:hAnsi="Calibri Light" w:cs="Calibri Light"/>
                <w:b/>
                <w:bCs/>
                <w:sz w:val="20"/>
              </w:rPr>
              <w:t>Hjælpeteknologi</w:t>
            </w:r>
            <w:r w:rsidR="005A7204" w:rsidRPr="005A7204">
              <w:rPr>
                <w:rFonts w:ascii="Calibri Light" w:eastAsia="Calibri" w:hAnsi="Calibri Light" w:cs="Calibri Light"/>
                <w:b/>
                <w:bCs/>
                <w:sz w:val="20"/>
              </w:rPr>
              <w:t xml:space="preserve"> </w:t>
            </w:r>
          </w:p>
          <w:p w14:paraId="0A8B489C" w14:textId="42A986DE" w:rsidR="00FA091B" w:rsidRPr="00FA091B" w:rsidRDefault="00D73128" w:rsidP="00A20148">
            <w:pPr>
              <w:numPr>
                <w:ilvl w:val="0"/>
                <w:numId w:val="38"/>
              </w:numPr>
              <w:ind w:hanging="357"/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>
              <w:rPr>
                <w:rFonts w:ascii="Calibri Light" w:eastAsia="Calibri" w:hAnsi="Calibri Light" w:cs="Calibri Light"/>
                <w:b/>
                <w:bCs/>
                <w:sz w:val="20"/>
              </w:rPr>
              <w:t>Tekst-til-tale-</w:t>
            </w:r>
            <w:r w:rsidR="00FA091B" w:rsidRPr="00FA091B">
              <w:rPr>
                <w:rFonts w:ascii="Calibri Light" w:eastAsia="Calibri" w:hAnsi="Calibri Light" w:cs="Calibri Light"/>
                <w:b/>
                <w:bCs/>
                <w:sz w:val="20"/>
              </w:rPr>
              <w:t>software</w:t>
            </w:r>
          </w:p>
          <w:p w14:paraId="1C6D2E23" w14:textId="22FC3442" w:rsidR="00FA091B" w:rsidRPr="00FA091B" w:rsidRDefault="00D73128" w:rsidP="00A20148">
            <w:pPr>
              <w:numPr>
                <w:ilvl w:val="2"/>
                <w:numId w:val="38"/>
              </w:numPr>
              <w:ind w:hanging="357"/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>
              <w:rPr>
                <w:rFonts w:ascii="Calibri Light" w:eastAsia="Calibri" w:hAnsi="Calibri Light" w:cs="Calibri Light"/>
                <w:sz w:val="20"/>
                <w:lang w:val="en-US"/>
              </w:rPr>
              <w:t>Læser bøger for elever</w:t>
            </w:r>
          </w:p>
          <w:p w14:paraId="238FC7AA" w14:textId="25C45086" w:rsidR="00FA091B" w:rsidRPr="004C239C" w:rsidRDefault="004F18A0" w:rsidP="000B3832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eastAsia="Calibri" w:hAnsi="Calibri Light" w:cs="Calibri Light"/>
                <w:color w:val="00B050"/>
                <w:sz w:val="20"/>
                <w:lang w:val="da-DK"/>
              </w:rPr>
            </w:pPr>
            <w:r w:rsidRPr="004C239C">
              <w:rPr>
                <w:rFonts w:ascii="Calibri Light" w:eastAsia="Calibri" w:hAnsi="Calibri Light" w:cs="Calibri Light"/>
                <w:color w:val="00B050"/>
                <w:sz w:val="20"/>
                <w:lang w:val="da-DK"/>
              </w:rPr>
              <w:t xml:space="preserve">Konverterer </w:t>
            </w:r>
            <w:r w:rsidR="004C239C" w:rsidRPr="004C239C">
              <w:rPr>
                <w:rFonts w:ascii="Calibri Light" w:eastAsia="Calibri" w:hAnsi="Calibri Light" w:cs="Calibri Light"/>
                <w:color w:val="00B050"/>
                <w:sz w:val="20"/>
                <w:lang w:val="da-DK"/>
              </w:rPr>
              <w:t xml:space="preserve">skrevet tekst til </w:t>
            </w:r>
            <w:r w:rsidR="004C239C">
              <w:rPr>
                <w:rFonts w:ascii="Calibri Light" w:eastAsia="Calibri" w:hAnsi="Calibri Light" w:cs="Calibri Light"/>
                <w:color w:val="00B050"/>
                <w:sz w:val="20"/>
                <w:lang w:val="da-DK"/>
              </w:rPr>
              <w:t>udtalte</w:t>
            </w:r>
            <w:r w:rsidR="004C239C" w:rsidRPr="004C239C">
              <w:rPr>
                <w:rFonts w:ascii="Calibri Light" w:eastAsia="Calibri" w:hAnsi="Calibri Light" w:cs="Calibri Light"/>
                <w:color w:val="00B050"/>
                <w:sz w:val="20"/>
                <w:lang w:val="da-DK"/>
              </w:rPr>
              <w:t xml:space="preserve"> ord</w:t>
            </w:r>
          </w:p>
          <w:p w14:paraId="5DEB7B27" w14:textId="073ADB5E" w:rsidR="00FA091B" w:rsidRPr="004F18A0" w:rsidRDefault="004F18A0" w:rsidP="00A20148">
            <w:pPr>
              <w:numPr>
                <w:ilvl w:val="2"/>
                <w:numId w:val="38"/>
              </w:numPr>
              <w:ind w:hanging="357"/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4F18A0">
              <w:rPr>
                <w:rFonts w:ascii="Calibri Light" w:eastAsia="Calibri" w:hAnsi="Calibri Light" w:cs="Calibri Light"/>
                <w:sz w:val="20"/>
                <w:lang w:val="da-DK"/>
              </w:rPr>
              <w:t>Kompilerer en tal</w:t>
            </w:r>
            <w:r>
              <w:rPr>
                <w:rFonts w:ascii="Calibri Light" w:eastAsia="Calibri" w:hAnsi="Calibri Light" w:cs="Calibri Light"/>
                <w:sz w:val="20"/>
                <w:lang w:val="da-DK"/>
              </w:rPr>
              <w:t xml:space="preserve">t </w:t>
            </w:r>
            <w:r w:rsidRPr="004F18A0">
              <w:rPr>
                <w:rFonts w:ascii="Calibri Light" w:eastAsia="Calibri" w:hAnsi="Calibri Light" w:cs="Calibri Light"/>
                <w:sz w:val="20"/>
                <w:lang w:val="da-DK"/>
              </w:rPr>
              <w:t xml:space="preserve">tekst </w:t>
            </w:r>
            <w:r w:rsidR="00482559">
              <w:rPr>
                <w:rFonts w:ascii="Calibri Light" w:eastAsia="Calibri" w:hAnsi="Calibri Light" w:cs="Calibri Light"/>
                <w:sz w:val="20"/>
                <w:lang w:val="da-DK"/>
              </w:rPr>
              <w:t xml:space="preserve">ud </w:t>
            </w:r>
            <w:r w:rsidRPr="004F18A0">
              <w:rPr>
                <w:rFonts w:ascii="Calibri Light" w:eastAsia="Calibri" w:hAnsi="Calibri Light" w:cs="Calibri Light"/>
                <w:sz w:val="20"/>
                <w:lang w:val="da-DK"/>
              </w:rPr>
              <w:t>fra tilfæ</w:t>
            </w:r>
            <w:r>
              <w:rPr>
                <w:rFonts w:ascii="Calibri Light" w:eastAsia="Calibri" w:hAnsi="Calibri Light" w:cs="Calibri Light"/>
                <w:sz w:val="20"/>
                <w:lang w:val="da-DK"/>
              </w:rPr>
              <w:t>ldige ord</w:t>
            </w:r>
          </w:p>
          <w:p w14:paraId="6732CFA0" w14:textId="1F56F350" w:rsidR="00A20148" w:rsidRPr="00310580" w:rsidRDefault="004C239C" w:rsidP="00A20148">
            <w:pPr>
              <w:numPr>
                <w:ilvl w:val="0"/>
                <w:numId w:val="38"/>
              </w:numPr>
              <w:ind w:hanging="357"/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310580">
              <w:rPr>
                <w:rFonts w:ascii="Calibri Light" w:eastAsia="Calibri" w:hAnsi="Calibri Light" w:cs="Calibri Light"/>
                <w:b/>
                <w:bCs/>
                <w:sz w:val="20"/>
                <w:lang w:val="da-DK"/>
              </w:rPr>
              <w:t>Tale-til-tekst</w:t>
            </w:r>
            <w:r w:rsidR="00310580" w:rsidRPr="00310580">
              <w:rPr>
                <w:rFonts w:ascii="Calibri Light" w:eastAsia="Calibri" w:hAnsi="Calibri Light" w:cs="Calibri Light"/>
                <w:b/>
                <w:bCs/>
                <w:sz w:val="20"/>
                <w:lang w:val="da-DK"/>
              </w:rPr>
              <w:t xml:space="preserve"> software kan bruges til at </w:t>
            </w:r>
            <w:r w:rsidR="00A20148" w:rsidRPr="00310580">
              <w:rPr>
                <w:rFonts w:ascii="Calibri Light" w:eastAsia="Calibri" w:hAnsi="Calibri Light" w:cs="Calibri Light"/>
                <w:b/>
                <w:bCs/>
                <w:sz w:val="20"/>
                <w:lang w:val="da-DK"/>
              </w:rPr>
              <w:t>?</w:t>
            </w:r>
          </w:p>
          <w:p w14:paraId="23542371" w14:textId="6D18FE5E" w:rsidR="00A20148" w:rsidRPr="000B3832" w:rsidRDefault="00A20148" w:rsidP="000B3832">
            <w:pPr>
              <w:widowControl w:val="0"/>
              <w:numPr>
                <w:ilvl w:val="2"/>
                <w:numId w:val="38"/>
              </w:numPr>
              <w:autoSpaceDE w:val="0"/>
              <w:autoSpaceDN w:val="0"/>
              <w:spacing w:line="276" w:lineRule="auto"/>
              <w:rPr>
                <w:rFonts w:ascii="Calibri Light" w:eastAsia="Calibri" w:hAnsi="Calibri Light" w:cs="Calibri Light"/>
                <w:color w:val="00B050"/>
                <w:sz w:val="20"/>
              </w:rPr>
            </w:pPr>
            <w:r w:rsidRPr="000B3832">
              <w:rPr>
                <w:rFonts w:ascii="Calibri Light" w:eastAsia="Calibri" w:hAnsi="Calibri Light" w:cs="Calibri Light"/>
                <w:color w:val="00B050"/>
                <w:sz w:val="20"/>
              </w:rPr>
              <w:t>Ta</w:t>
            </w:r>
            <w:r w:rsidR="00310580">
              <w:rPr>
                <w:rFonts w:ascii="Calibri Light" w:eastAsia="Calibri" w:hAnsi="Calibri Light" w:cs="Calibri Light"/>
                <w:color w:val="00B050"/>
                <w:sz w:val="20"/>
              </w:rPr>
              <w:t>ge noter</w:t>
            </w:r>
          </w:p>
          <w:p w14:paraId="6DE05DB8" w14:textId="5D666C60" w:rsidR="00A20148" w:rsidRPr="00A20148" w:rsidRDefault="00310580" w:rsidP="00A20148">
            <w:pPr>
              <w:numPr>
                <w:ilvl w:val="2"/>
                <w:numId w:val="38"/>
              </w:numPr>
              <w:ind w:hanging="357"/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>
              <w:rPr>
                <w:rFonts w:ascii="Calibri Light" w:eastAsia="Calibri" w:hAnsi="Calibri Light" w:cs="Calibri Light"/>
                <w:sz w:val="20"/>
              </w:rPr>
              <w:t>Ringe til en underviser</w:t>
            </w:r>
          </w:p>
          <w:p w14:paraId="53785A79" w14:textId="681011CC" w:rsidR="00A20148" w:rsidRPr="00A20148" w:rsidRDefault="00310580" w:rsidP="00A20148">
            <w:pPr>
              <w:numPr>
                <w:ilvl w:val="2"/>
                <w:numId w:val="38"/>
              </w:numPr>
              <w:ind w:hanging="357"/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>
              <w:rPr>
                <w:rFonts w:ascii="Calibri Light" w:eastAsia="Calibri" w:hAnsi="Calibri Light" w:cs="Calibri Light"/>
                <w:sz w:val="20"/>
              </w:rPr>
              <w:t>Tale med en ven</w:t>
            </w:r>
          </w:p>
          <w:p w14:paraId="3B9B19A4" w14:textId="778A74DA" w:rsidR="00A20148" w:rsidRPr="00A20148" w:rsidRDefault="00A20148" w:rsidP="00A20148">
            <w:pPr>
              <w:numPr>
                <w:ilvl w:val="0"/>
                <w:numId w:val="38"/>
              </w:numPr>
              <w:ind w:hanging="357"/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A20148">
              <w:rPr>
                <w:rFonts w:ascii="Calibri Light" w:eastAsia="Calibri" w:hAnsi="Calibri Light" w:cs="Calibri Light"/>
                <w:b/>
                <w:bCs/>
                <w:sz w:val="20"/>
              </w:rPr>
              <w:t>S</w:t>
            </w:r>
            <w:r w:rsidR="00310580">
              <w:rPr>
                <w:rFonts w:ascii="Calibri Light" w:eastAsia="Calibri" w:hAnsi="Calibri Light" w:cs="Calibri Light"/>
                <w:b/>
                <w:bCs/>
                <w:sz w:val="20"/>
              </w:rPr>
              <w:t>oftware til skærmlæsning</w:t>
            </w:r>
          </w:p>
          <w:p w14:paraId="483370BC" w14:textId="728C5DEA" w:rsidR="00A20148" w:rsidRPr="00A20148" w:rsidRDefault="00A20148" w:rsidP="00A20148">
            <w:pPr>
              <w:numPr>
                <w:ilvl w:val="2"/>
                <w:numId w:val="38"/>
              </w:numPr>
              <w:ind w:hanging="357"/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A20148">
              <w:rPr>
                <w:rFonts w:ascii="Calibri Light" w:eastAsia="Calibri" w:hAnsi="Calibri Light" w:cs="Calibri Light"/>
                <w:sz w:val="20"/>
              </w:rPr>
              <w:t>Scan</w:t>
            </w:r>
            <w:r w:rsidR="004D46E0">
              <w:rPr>
                <w:rFonts w:ascii="Calibri Light" w:eastAsia="Calibri" w:hAnsi="Calibri Light" w:cs="Calibri Light"/>
                <w:sz w:val="20"/>
              </w:rPr>
              <w:t>ner dokumenter og bøger</w:t>
            </w:r>
          </w:p>
          <w:p w14:paraId="7878B310" w14:textId="06CC524B" w:rsidR="00A20148" w:rsidRPr="00C3758F" w:rsidRDefault="004D46E0" w:rsidP="00A20148">
            <w:pPr>
              <w:numPr>
                <w:ilvl w:val="2"/>
                <w:numId w:val="38"/>
              </w:numPr>
              <w:ind w:hanging="357"/>
              <w:textAlignment w:val="baseline"/>
              <w:rPr>
                <w:rFonts w:ascii="Calibri Light" w:eastAsia="Calibri" w:hAnsi="Calibri Light" w:cs="Calibri Light"/>
                <w:color w:val="00B050"/>
                <w:sz w:val="20"/>
                <w:lang w:val="da-DK"/>
              </w:rPr>
            </w:pPr>
            <w:r w:rsidRPr="00C3758F">
              <w:rPr>
                <w:rFonts w:ascii="Calibri Light" w:eastAsia="Calibri" w:hAnsi="Calibri Light" w:cs="Calibri Light"/>
                <w:color w:val="00B050"/>
                <w:sz w:val="20"/>
                <w:lang w:val="da-DK"/>
              </w:rPr>
              <w:t>Læser tekst og anden information</w:t>
            </w:r>
            <w:r w:rsidR="00C3758F" w:rsidRPr="00C3758F">
              <w:rPr>
                <w:rFonts w:ascii="Calibri Light" w:eastAsia="Calibri" w:hAnsi="Calibri Light" w:cs="Calibri Light"/>
                <w:color w:val="00B050"/>
                <w:sz w:val="20"/>
                <w:lang w:val="da-DK"/>
              </w:rPr>
              <w:t xml:space="preserve"> på en computerskærm højt</w:t>
            </w:r>
            <w:r w:rsidR="00A20148" w:rsidRPr="00C3758F">
              <w:rPr>
                <w:rFonts w:ascii="Calibri Light" w:eastAsia="Calibri" w:hAnsi="Calibri Light" w:cs="Calibri Light"/>
                <w:color w:val="00B050"/>
                <w:sz w:val="20"/>
                <w:lang w:val="da-DK"/>
              </w:rPr>
              <w:t xml:space="preserve"> </w:t>
            </w:r>
          </w:p>
          <w:p w14:paraId="497A53B0" w14:textId="413518F9" w:rsidR="00A20148" w:rsidRPr="00C3758F" w:rsidRDefault="00C3758F" w:rsidP="00A20148">
            <w:pPr>
              <w:numPr>
                <w:ilvl w:val="2"/>
                <w:numId w:val="38"/>
              </w:numPr>
              <w:ind w:hanging="357"/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C3758F">
              <w:rPr>
                <w:rFonts w:ascii="Calibri Light" w:eastAsia="Calibri" w:hAnsi="Calibri Light" w:cs="Calibri Light"/>
                <w:sz w:val="20"/>
                <w:lang w:val="da-DK"/>
              </w:rPr>
              <w:t>Konverterer beskeder på sk</w:t>
            </w:r>
            <w:r>
              <w:rPr>
                <w:rFonts w:ascii="Calibri Light" w:eastAsia="Calibri" w:hAnsi="Calibri Light" w:cs="Calibri Light"/>
                <w:sz w:val="20"/>
                <w:lang w:val="da-DK"/>
              </w:rPr>
              <w:t>ærmen til iBook format</w:t>
            </w:r>
          </w:p>
          <w:p w14:paraId="31A9CC0F" w14:textId="0159CC9D" w:rsidR="00A20148" w:rsidRPr="00A20148" w:rsidRDefault="00A20148" w:rsidP="00A20148">
            <w:pPr>
              <w:numPr>
                <w:ilvl w:val="0"/>
                <w:numId w:val="38"/>
              </w:numPr>
              <w:ind w:hanging="357"/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C3758F">
              <w:rPr>
                <w:rFonts w:ascii="Calibri Light" w:eastAsia="Calibri" w:hAnsi="Calibri Light" w:cs="Calibri Light"/>
                <w:b/>
                <w:bCs/>
                <w:sz w:val="20"/>
                <w:lang w:val="da-DK"/>
              </w:rPr>
              <w:t xml:space="preserve">OCR </w:t>
            </w:r>
            <w:r w:rsidR="00480378">
              <w:rPr>
                <w:rFonts w:ascii="Calibri Light" w:eastAsia="Calibri" w:hAnsi="Calibri Light" w:cs="Calibri Light"/>
                <w:b/>
                <w:bCs/>
                <w:sz w:val="20"/>
                <w:lang w:val="da-DK"/>
              </w:rPr>
              <w:t xml:space="preserve">(Optical Character Recognition) </w:t>
            </w:r>
            <w:r w:rsidR="00C3758F" w:rsidRPr="00C3758F">
              <w:rPr>
                <w:rFonts w:ascii="Calibri Light" w:eastAsia="Calibri" w:hAnsi="Calibri Light" w:cs="Calibri Light"/>
                <w:b/>
                <w:bCs/>
                <w:sz w:val="20"/>
                <w:lang w:val="da-DK"/>
              </w:rPr>
              <w:t>er en forkortelse</w:t>
            </w:r>
            <w:r w:rsidR="00C3758F">
              <w:rPr>
                <w:rFonts w:ascii="Calibri Light" w:eastAsia="Calibri" w:hAnsi="Calibri Light" w:cs="Calibri Light"/>
                <w:b/>
                <w:bCs/>
                <w:sz w:val="20"/>
                <w:lang w:val="da-DK"/>
              </w:rPr>
              <w:t xml:space="preserve"> </w:t>
            </w:r>
            <w:r w:rsidR="009E00EF">
              <w:rPr>
                <w:rFonts w:ascii="Calibri Light" w:eastAsia="Calibri" w:hAnsi="Calibri Light" w:cs="Calibri Light"/>
                <w:b/>
                <w:bCs/>
                <w:sz w:val="20"/>
                <w:lang w:val="da-DK"/>
              </w:rPr>
              <w:t>for</w:t>
            </w:r>
          </w:p>
          <w:p w14:paraId="5A0617B1" w14:textId="2F89B5F7" w:rsidR="00A20148" w:rsidRPr="00A20148" w:rsidRDefault="00640AD2" w:rsidP="00A20148">
            <w:pPr>
              <w:numPr>
                <w:ilvl w:val="2"/>
                <w:numId w:val="38"/>
              </w:numPr>
              <w:ind w:hanging="357"/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>
              <w:rPr>
                <w:rFonts w:ascii="Calibri Light" w:eastAsia="Calibri" w:hAnsi="Calibri Light" w:cs="Calibri Light"/>
                <w:sz w:val="20"/>
              </w:rPr>
              <w:t>Okulær klarhedsanalyse</w:t>
            </w:r>
          </w:p>
          <w:p w14:paraId="36C7BCA4" w14:textId="23FB60A7" w:rsidR="00A20148" w:rsidRPr="00A20148" w:rsidRDefault="00A20148" w:rsidP="00A20148">
            <w:pPr>
              <w:numPr>
                <w:ilvl w:val="2"/>
                <w:numId w:val="38"/>
              </w:numPr>
              <w:ind w:hanging="357"/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A20148">
              <w:rPr>
                <w:rFonts w:ascii="Calibri Light" w:eastAsia="Calibri" w:hAnsi="Calibri Light" w:cs="Calibri Light"/>
                <w:sz w:val="20"/>
              </w:rPr>
              <w:lastRenderedPageBreak/>
              <w:t>O</w:t>
            </w:r>
            <w:r w:rsidR="003A6A3B">
              <w:rPr>
                <w:rFonts w:ascii="Calibri Light" w:eastAsia="Calibri" w:hAnsi="Calibri Light" w:cs="Calibri Light"/>
                <w:sz w:val="20"/>
              </w:rPr>
              <w:t>rtogonal koordinatrespons</w:t>
            </w:r>
          </w:p>
          <w:p w14:paraId="660C096E" w14:textId="2CEED3A9" w:rsidR="00696762" w:rsidRPr="00290EC1" w:rsidRDefault="00A20148" w:rsidP="00290EC1">
            <w:pPr>
              <w:numPr>
                <w:ilvl w:val="2"/>
                <w:numId w:val="38"/>
              </w:numPr>
              <w:ind w:hanging="357"/>
              <w:textAlignment w:val="baseline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0B3832">
              <w:rPr>
                <w:rFonts w:ascii="Calibri Light" w:eastAsia="Calibri" w:hAnsi="Calibri Light" w:cs="Calibri Light"/>
                <w:color w:val="00B050"/>
                <w:sz w:val="20"/>
              </w:rPr>
              <w:t>Op</w:t>
            </w:r>
            <w:r w:rsidR="00D02EB8">
              <w:rPr>
                <w:rFonts w:ascii="Calibri Light" w:eastAsia="Calibri" w:hAnsi="Calibri Light" w:cs="Calibri Light"/>
                <w:color w:val="00B050"/>
                <w:sz w:val="20"/>
              </w:rPr>
              <w:t>tisk tegngenkendelse</w:t>
            </w:r>
          </w:p>
        </w:tc>
      </w:tr>
      <w:tr w:rsidR="00696762" w:rsidRPr="00877E5E" w14:paraId="34976A0F" w14:textId="77777777" w:rsidTr="00960425">
        <w:trPr>
          <w:trHeight w:val="272"/>
        </w:trPr>
        <w:tc>
          <w:tcPr>
            <w:tcW w:w="2659" w:type="dxa"/>
            <w:vMerge w:val="restart"/>
            <w:shd w:val="clear" w:color="auto" w:fill="9A2583"/>
          </w:tcPr>
          <w:p w14:paraId="0DB6A087" w14:textId="4B8B5BD0" w:rsidR="00696762" w:rsidRPr="0025047C" w:rsidRDefault="0025047C" w:rsidP="00317F89">
            <w:pPr>
              <w:spacing w:after="200" w:line="276" w:lineRule="auto"/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da-DK" w:eastAsia="en-GB"/>
              </w:rPr>
            </w:pPr>
            <w:r w:rsidRPr="00694552"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da-DK"/>
              </w:rPr>
              <w:lastRenderedPageBreak/>
              <w:t>Værktøjskasse (guidelines, bedste praksis, che</w:t>
            </w:r>
            <w:r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da-DK"/>
              </w:rPr>
              <w:t>ckliste</w:t>
            </w:r>
            <w:r w:rsidRPr="00694552"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da-DK"/>
              </w:rPr>
              <w:t xml:space="preserve">, </w:t>
            </w:r>
            <w:r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da-DK"/>
              </w:rPr>
              <w:t>erfaringer</w:t>
            </w:r>
            <w:r w:rsidRPr="00694552"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da-DK"/>
              </w:rPr>
              <w:t>…)</w:t>
            </w:r>
          </w:p>
        </w:tc>
        <w:tc>
          <w:tcPr>
            <w:tcW w:w="1787" w:type="dxa"/>
            <w:shd w:val="clear" w:color="auto" w:fill="auto"/>
          </w:tcPr>
          <w:p w14:paraId="32392081" w14:textId="530550E9" w:rsidR="00696762" w:rsidRPr="00877E5E" w:rsidRDefault="00696762" w:rsidP="00317F89">
            <w:pPr>
              <w:tabs>
                <w:tab w:val="left" w:pos="3516"/>
              </w:tabs>
              <w:spacing w:after="200" w:line="276" w:lineRule="auto"/>
              <w:rPr>
                <w:rFonts w:asciiTheme="minorHAnsi" w:eastAsia="Calibri" w:hAnsiTheme="minorHAnsi" w:cstheme="minorHAnsi"/>
                <w:bCs/>
                <w:sz w:val="20"/>
                <w:lang w:val="en-GB"/>
              </w:rPr>
            </w:pPr>
            <w:r w:rsidRPr="00877E5E">
              <w:rPr>
                <w:rFonts w:asciiTheme="minorHAnsi" w:eastAsia="Calibri" w:hAnsiTheme="minorHAnsi" w:cstheme="minorHAnsi"/>
                <w:bCs/>
                <w:sz w:val="20"/>
                <w:lang w:val="en-GB"/>
              </w:rPr>
              <w:t>Na</w:t>
            </w:r>
            <w:r w:rsidR="00640AD2">
              <w:rPr>
                <w:rFonts w:asciiTheme="minorHAnsi" w:eastAsia="Calibri" w:hAnsiTheme="minorHAnsi" w:cstheme="minorHAnsi"/>
                <w:bCs/>
                <w:sz w:val="20"/>
                <w:lang w:val="en-GB"/>
              </w:rPr>
              <w:t>vn</w:t>
            </w:r>
            <w:r w:rsidRPr="00877E5E">
              <w:rPr>
                <w:rFonts w:asciiTheme="minorHAnsi" w:eastAsia="Calibri" w:hAnsiTheme="minorHAnsi" w:cstheme="minorHAnsi"/>
                <w:bCs/>
                <w:sz w:val="20"/>
                <w:lang w:val="en-GB"/>
              </w:rPr>
              <w:tab/>
            </w:r>
          </w:p>
        </w:tc>
        <w:tc>
          <w:tcPr>
            <w:tcW w:w="5244" w:type="dxa"/>
            <w:shd w:val="clear" w:color="auto" w:fill="auto"/>
          </w:tcPr>
          <w:p w14:paraId="54A0B6F3" w14:textId="3C79BF5D" w:rsidR="00696762" w:rsidRPr="00BD1717" w:rsidRDefault="00B50FB6" w:rsidP="00317F89">
            <w:pPr>
              <w:tabs>
                <w:tab w:val="left" w:pos="3516"/>
              </w:tabs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en-US"/>
              </w:rPr>
            </w:pPr>
            <w:r>
              <w:rPr>
                <w:rFonts w:ascii="Calibri Light" w:eastAsia="Calibri" w:hAnsi="Calibri Light" w:cs="Calibri Light"/>
                <w:sz w:val="20"/>
                <w:lang w:val="en-US"/>
              </w:rPr>
              <w:t xml:space="preserve">Google docs </w:t>
            </w:r>
            <w:r w:rsidR="00640AD2">
              <w:rPr>
                <w:rFonts w:ascii="Calibri Light" w:eastAsia="Calibri" w:hAnsi="Calibri Light" w:cs="Calibri Light"/>
                <w:sz w:val="20"/>
                <w:lang w:val="en-US"/>
              </w:rPr>
              <w:t>som elevpartner</w:t>
            </w:r>
          </w:p>
        </w:tc>
      </w:tr>
      <w:tr w:rsidR="00696762" w:rsidRPr="00C00FE4" w14:paraId="59BEA84D" w14:textId="77777777" w:rsidTr="00960425">
        <w:trPr>
          <w:trHeight w:val="272"/>
        </w:trPr>
        <w:tc>
          <w:tcPr>
            <w:tcW w:w="2659" w:type="dxa"/>
            <w:vMerge/>
            <w:shd w:val="clear" w:color="auto" w:fill="9A2583"/>
          </w:tcPr>
          <w:p w14:paraId="2FCC9CDD" w14:textId="77777777" w:rsidR="00696762" w:rsidRPr="00877E5E" w:rsidRDefault="00696762" w:rsidP="00317F89">
            <w:pPr>
              <w:spacing w:after="200" w:line="276" w:lineRule="auto"/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en-GB"/>
              </w:rPr>
            </w:pPr>
          </w:p>
        </w:tc>
        <w:tc>
          <w:tcPr>
            <w:tcW w:w="1787" w:type="dxa"/>
            <w:shd w:val="clear" w:color="auto" w:fill="auto"/>
          </w:tcPr>
          <w:p w14:paraId="57AA94D6" w14:textId="06505599" w:rsidR="00696762" w:rsidRPr="00877E5E" w:rsidRDefault="00640AD2" w:rsidP="00317F89">
            <w:pPr>
              <w:tabs>
                <w:tab w:val="left" w:pos="3516"/>
              </w:tabs>
              <w:spacing w:after="200" w:line="276" w:lineRule="auto"/>
              <w:rPr>
                <w:rFonts w:asciiTheme="minorHAnsi" w:eastAsia="Calibri" w:hAnsiTheme="minorHAnsi" w:cstheme="minorHAnsi"/>
                <w:bCs/>
                <w:sz w:val="20"/>
                <w:lang w:val="en-GB"/>
              </w:rPr>
            </w:pPr>
            <w:r>
              <w:rPr>
                <w:rFonts w:asciiTheme="minorHAnsi" w:eastAsia="Calibri" w:hAnsiTheme="minorHAnsi" w:cstheme="minorHAnsi"/>
                <w:bCs/>
                <w:sz w:val="20"/>
                <w:lang w:val="en-GB"/>
              </w:rPr>
              <w:t>Beskrivelse</w:t>
            </w:r>
          </w:p>
        </w:tc>
        <w:tc>
          <w:tcPr>
            <w:tcW w:w="5244" w:type="dxa"/>
            <w:shd w:val="clear" w:color="auto" w:fill="auto"/>
          </w:tcPr>
          <w:p w14:paraId="461CCBAE" w14:textId="3651CC89" w:rsidR="00696762" w:rsidRPr="00F90C97" w:rsidRDefault="00640AD2" w:rsidP="00317F89">
            <w:pPr>
              <w:tabs>
                <w:tab w:val="left" w:pos="3516"/>
              </w:tabs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F90C97">
              <w:rPr>
                <w:rFonts w:ascii="Calibri Light" w:eastAsia="Calibri" w:hAnsi="Calibri Light" w:cs="Calibri Light"/>
                <w:sz w:val="20"/>
                <w:lang w:val="da-DK"/>
              </w:rPr>
              <w:t xml:space="preserve">En guide til </w:t>
            </w:r>
            <w:r w:rsidR="0050733A" w:rsidRPr="00F90C97">
              <w:rPr>
                <w:rFonts w:ascii="Calibri Light" w:eastAsia="Calibri" w:hAnsi="Calibri Light" w:cs="Calibri Light"/>
                <w:sz w:val="20"/>
                <w:lang w:val="da-DK"/>
              </w:rPr>
              <w:t>google docs</w:t>
            </w:r>
            <w:r w:rsidRPr="00F90C97">
              <w:rPr>
                <w:rFonts w:ascii="Calibri Light" w:eastAsia="Calibri" w:hAnsi="Calibri Light" w:cs="Calibri Light"/>
                <w:sz w:val="20"/>
                <w:lang w:val="da-DK"/>
              </w:rPr>
              <w:t xml:space="preserve">, der </w:t>
            </w:r>
            <w:r w:rsidR="009D499A" w:rsidRPr="00F90C97">
              <w:rPr>
                <w:rFonts w:ascii="Calibri Light" w:eastAsia="Calibri" w:hAnsi="Calibri Light" w:cs="Calibri Light"/>
                <w:sz w:val="20"/>
                <w:lang w:val="da-DK"/>
              </w:rPr>
              <w:t>indeholder tekst-til-tale, optisk tegngenkendelse, ordbord og oversættelses</w:t>
            </w:r>
            <w:r w:rsidR="003D6C85">
              <w:rPr>
                <w:rFonts w:ascii="Calibri Light" w:eastAsia="Calibri" w:hAnsi="Calibri Light" w:cs="Calibri Light"/>
                <w:sz w:val="20"/>
                <w:lang w:val="da-DK"/>
              </w:rPr>
              <w:t>redskaber</w:t>
            </w:r>
            <w:r w:rsidR="006A1248" w:rsidRPr="00F90C97">
              <w:rPr>
                <w:rFonts w:ascii="Calibri Light" w:eastAsia="Calibri" w:hAnsi="Calibri Light" w:cs="Calibri Light"/>
                <w:sz w:val="20"/>
                <w:lang w:val="da-DK"/>
              </w:rPr>
              <w:t xml:space="preserve"> til at hjælpe elever med læs</w:t>
            </w:r>
            <w:r w:rsidR="00F90C97" w:rsidRPr="00F90C97">
              <w:rPr>
                <w:rFonts w:ascii="Calibri Light" w:eastAsia="Calibri" w:hAnsi="Calibri Light" w:cs="Calibri Light"/>
                <w:sz w:val="20"/>
                <w:lang w:val="da-DK"/>
              </w:rPr>
              <w:t>e- og skriveudford</w:t>
            </w:r>
            <w:r w:rsidR="00F90C97">
              <w:rPr>
                <w:rFonts w:ascii="Calibri Light" w:eastAsia="Calibri" w:hAnsi="Calibri Light" w:cs="Calibri Light"/>
                <w:sz w:val="20"/>
                <w:lang w:val="da-DK"/>
              </w:rPr>
              <w:t>ringer.</w:t>
            </w:r>
          </w:p>
        </w:tc>
      </w:tr>
      <w:tr w:rsidR="00696762" w:rsidRPr="00877E5E" w14:paraId="10EE06DE" w14:textId="77777777" w:rsidTr="00960425">
        <w:trPr>
          <w:trHeight w:val="533"/>
        </w:trPr>
        <w:tc>
          <w:tcPr>
            <w:tcW w:w="2659" w:type="dxa"/>
            <w:vMerge/>
            <w:shd w:val="clear" w:color="auto" w:fill="9A2583"/>
          </w:tcPr>
          <w:p w14:paraId="024B86DD" w14:textId="77777777" w:rsidR="00696762" w:rsidRPr="00F90C97" w:rsidRDefault="00696762" w:rsidP="00317F89">
            <w:pPr>
              <w:spacing w:after="200" w:line="276" w:lineRule="auto"/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da-DK"/>
              </w:rPr>
            </w:pPr>
          </w:p>
        </w:tc>
        <w:tc>
          <w:tcPr>
            <w:tcW w:w="1787" w:type="dxa"/>
            <w:shd w:val="clear" w:color="auto" w:fill="auto"/>
          </w:tcPr>
          <w:p w14:paraId="26818D8D" w14:textId="6770A007" w:rsidR="00696762" w:rsidRPr="00877E5E" w:rsidRDefault="00696762" w:rsidP="00317F89">
            <w:pPr>
              <w:tabs>
                <w:tab w:val="left" w:pos="3516"/>
              </w:tabs>
              <w:spacing w:after="200" w:line="276" w:lineRule="auto"/>
              <w:rPr>
                <w:rFonts w:asciiTheme="minorHAnsi" w:eastAsia="Calibri" w:hAnsiTheme="minorHAnsi" w:cstheme="minorHAnsi"/>
                <w:bCs/>
                <w:sz w:val="20"/>
                <w:lang w:val="en-GB"/>
              </w:rPr>
            </w:pPr>
            <w:r w:rsidRPr="00877E5E">
              <w:rPr>
                <w:rFonts w:asciiTheme="minorHAnsi" w:eastAsia="Calibri" w:hAnsiTheme="minorHAnsi" w:cstheme="minorHAnsi"/>
                <w:bCs/>
                <w:sz w:val="20"/>
                <w:lang w:val="en-GB"/>
              </w:rPr>
              <w:t>Fil</w:t>
            </w:r>
            <w:r w:rsidR="00F90C97">
              <w:rPr>
                <w:rFonts w:asciiTheme="minorHAnsi" w:eastAsia="Calibri" w:hAnsiTheme="minorHAnsi" w:cstheme="minorHAnsi"/>
                <w:bCs/>
                <w:sz w:val="20"/>
                <w:lang w:val="en-GB"/>
              </w:rPr>
              <w:t>navn</w:t>
            </w:r>
          </w:p>
        </w:tc>
        <w:tc>
          <w:tcPr>
            <w:tcW w:w="5244" w:type="dxa"/>
            <w:shd w:val="clear" w:color="auto" w:fill="auto"/>
          </w:tcPr>
          <w:p w14:paraId="532015B8" w14:textId="2259C321" w:rsidR="00696762" w:rsidRPr="00877E5E" w:rsidRDefault="00676CDF" w:rsidP="00317F89">
            <w:pPr>
              <w:tabs>
                <w:tab w:val="left" w:pos="3516"/>
              </w:tabs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en-GB"/>
              </w:rPr>
            </w:pPr>
            <w:r w:rsidRPr="00676CDF">
              <w:rPr>
                <w:rFonts w:ascii="Calibri Light" w:eastAsia="Calibri" w:hAnsi="Calibri Light" w:cs="Calibri Light"/>
                <w:sz w:val="20"/>
                <w:lang w:val="en-GB"/>
              </w:rPr>
              <w:t>RESET_PR3_AH_TOOL_Digital training students special needs_</w:t>
            </w:r>
            <w:r w:rsidR="00F90C97">
              <w:rPr>
                <w:rFonts w:ascii="Calibri Light" w:eastAsia="Calibri" w:hAnsi="Calibri Light" w:cs="Calibri Light"/>
                <w:sz w:val="20"/>
                <w:lang w:val="en-GB"/>
              </w:rPr>
              <w:t>DK</w:t>
            </w:r>
          </w:p>
        </w:tc>
      </w:tr>
      <w:tr w:rsidR="00696762" w:rsidRPr="00877E5E" w14:paraId="74A0B590" w14:textId="77777777" w:rsidTr="00960425">
        <w:tc>
          <w:tcPr>
            <w:tcW w:w="2659" w:type="dxa"/>
            <w:shd w:val="clear" w:color="auto" w:fill="auto"/>
          </w:tcPr>
          <w:p w14:paraId="168A3004" w14:textId="261644E3" w:rsidR="00696762" w:rsidRPr="00877E5E" w:rsidRDefault="009103CE" w:rsidP="00317F89">
            <w:pPr>
              <w:spacing w:after="200" w:line="276" w:lineRule="auto"/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</w:pPr>
            <w:r w:rsidRPr="00877E5E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Res</w:t>
            </w:r>
            <w:r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sourcer</w:t>
            </w:r>
            <w:r w:rsidRPr="00877E5E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 xml:space="preserve"> (video</w:t>
            </w:r>
            <w:r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er</w:t>
            </w:r>
            <w:r w:rsidRPr="00877E5E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 xml:space="preserve">, </w:t>
            </w:r>
            <w:r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links</w:t>
            </w:r>
            <w:r w:rsidRPr="00877E5E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) 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1330FC92" w14:textId="4988B255" w:rsidR="00696762" w:rsidRPr="00315AF8" w:rsidRDefault="00000000" w:rsidP="00317F89">
            <w:pPr>
              <w:spacing w:after="200" w:line="276" w:lineRule="auto"/>
              <w:rPr>
                <w:rFonts w:ascii="Calibri Light" w:hAnsi="Calibri Light" w:cs="Calibri Light"/>
                <w:sz w:val="20"/>
                <w:lang w:val="en-US"/>
              </w:rPr>
            </w:pPr>
            <w:hyperlink r:id="rId9" w:history="1">
              <w:r w:rsidR="00A62960" w:rsidRPr="00315AF8">
                <w:rPr>
                  <w:lang w:val="en-US"/>
                </w:rPr>
                <w:t>https://docs.google.com/</w:t>
              </w:r>
            </w:hyperlink>
          </w:p>
          <w:p w14:paraId="4E48A1FE" w14:textId="4BB67272" w:rsidR="007374B0" w:rsidRPr="00315AF8" w:rsidRDefault="00445923" w:rsidP="007374B0">
            <w:pPr>
              <w:pStyle w:val="Bibliografi"/>
              <w:rPr>
                <w:rFonts w:ascii="Calibri Light" w:hAnsi="Calibri Light" w:cs="Calibri Light"/>
                <w:sz w:val="20"/>
                <w:lang w:val="en-US"/>
              </w:rPr>
            </w:pPr>
            <w:r w:rsidRPr="00572835">
              <w:rPr>
                <w:rFonts w:ascii="Calibri Light" w:hAnsi="Calibri Light" w:cs="Calibri Light"/>
                <w:sz w:val="20"/>
              </w:rPr>
              <w:fldChar w:fldCharType="begin"/>
            </w:r>
            <w:r w:rsidR="007374B0" w:rsidRPr="00315AF8">
              <w:rPr>
                <w:rFonts w:ascii="Calibri Light" w:hAnsi="Calibri Light" w:cs="Calibri Light"/>
                <w:sz w:val="20"/>
                <w:lang w:val="en-US"/>
              </w:rPr>
              <w:instrText xml:space="preserve"> ADDIN ZOTERO_BIBL {"uncited":[],"omitted":[],"custom":[]} CSL_BIBLIOGRAPHY </w:instrText>
            </w:r>
            <w:r w:rsidRPr="00572835">
              <w:rPr>
                <w:rFonts w:ascii="Calibri Light" w:hAnsi="Calibri Light" w:cs="Calibri Light"/>
                <w:sz w:val="20"/>
              </w:rPr>
              <w:fldChar w:fldCharType="separate"/>
            </w:r>
            <w:r w:rsidR="007374B0" w:rsidRPr="00315AF8">
              <w:rPr>
                <w:rFonts w:ascii="Calibri Light" w:hAnsi="Calibri Light" w:cs="Calibri Light"/>
                <w:i/>
                <w:iCs/>
                <w:sz w:val="20"/>
                <w:lang w:val="en-US"/>
              </w:rPr>
              <w:t>Read&amp;Write for Google Chrome</w:t>
            </w:r>
            <w:r w:rsidR="007374B0" w:rsidRPr="00315AF8">
              <w:rPr>
                <w:rFonts w:ascii="Calibri Light" w:hAnsi="Calibri Light" w:cs="Calibri Light"/>
                <w:i/>
                <w:iCs/>
                <w:sz w:val="20"/>
                <w:vertAlign w:val="superscript"/>
                <w:lang w:val="en-US"/>
              </w:rPr>
              <w:t>TM</w:t>
            </w:r>
            <w:r w:rsidR="007374B0" w:rsidRPr="00315AF8">
              <w:rPr>
                <w:rFonts w:ascii="Calibri Light" w:hAnsi="Calibri Light" w:cs="Calibri Light"/>
                <w:sz w:val="20"/>
                <w:lang w:val="en-US"/>
              </w:rPr>
              <w:t xml:space="preserve">. (n.d.). </w:t>
            </w:r>
            <w:r w:rsidR="003D6C85">
              <w:rPr>
                <w:rFonts w:ascii="Calibri Light" w:hAnsi="Calibri Light" w:cs="Calibri Light"/>
                <w:sz w:val="20"/>
                <w:lang w:val="en-US"/>
              </w:rPr>
              <w:t>Downloaded</w:t>
            </w:r>
            <w:r w:rsidR="007374B0" w:rsidRPr="00315AF8">
              <w:rPr>
                <w:rFonts w:ascii="Calibri Light" w:hAnsi="Calibri Light" w:cs="Calibri Light"/>
                <w:sz w:val="20"/>
                <w:lang w:val="en-US"/>
              </w:rPr>
              <w:t xml:space="preserve"> 3</w:t>
            </w:r>
            <w:r w:rsidR="003D6C85">
              <w:rPr>
                <w:rFonts w:ascii="Calibri Light" w:hAnsi="Calibri Light" w:cs="Calibri Light"/>
                <w:sz w:val="20"/>
                <w:lang w:val="en-US"/>
              </w:rPr>
              <w:t xml:space="preserve">. februar </w:t>
            </w:r>
            <w:r w:rsidR="007374B0" w:rsidRPr="00315AF8">
              <w:rPr>
                <w:rFonts w:ascii="Calibri Light" w:hAnsi="Calibri Light" w:cs="Calibri Light"/>
                <w:sz w:val="20"/>
                <w:lang w:val="en-US"/>
              </w:rPr>
              <w:t>2023, fr</w:t>
            </w:r>
            <w:r w:rsidR="00E75B41">
              <w:rPr>
                <w:rFonts w:ascii="Calibri Light" w:hAnsi="Calibri Light" w:cs="Calibri Light"/>
                <w:sz w:val="20"/>
                <w:lang w:val="en-US"/>
              </w:rPr>
              <w:t>a</w:t>
            </w:r>
            <w:r w:rsidR="007374B0" w:rsidRPr="00315AF8">
              <w:rPr>
                <w:rFonts w:ascii="Calibri Light" w:hAnsi="Calibri Light" w:cs="Calibri Light"/>
                <w:sz w:val="20"/>
                <w:lang w:val="en-US"/>
              </w:rPr>
              <w:t xml:space="preserve"> https://chrome.google.com/webstore/detail/readwrite-for-google-chro/inoeonmfapjbbkmdafoankkfajkcphgd</w:t>
            </w:r>
          </w:p>
          <w:p w14:paraId="537B5D5F" w14:textId="515EA729" w:rsidR="007374B0" w:rsidRPr="00315AF8" w:rsidRDefault="007374B0" w:rsidP="007374B0">
            <w:pPr>
              <w:pStyle w:val="Bibliografi"/>
              <w:rPr>
                <w:rFonts w:ascii="Calibri Light" w:hAnsi="Calibri Light" w:cs="Calibri Light"/>
                <w:sz w:val="20"/>
                <w:lang w:val="en-US"/>
              </w:rPr>
            </w:pPr>
            <w:r w:rsidRPr="00315AF8">
              <w:rPr>
                <w:rFonts w:ascii="Calibri Light" w:hAnsi="Calibri Light" w:cs="Calibri Light"/>
                <w:i/>
                <w:iCs/>
                <w:sz w:val="20"/>
                <w:lang w:val="en-US"/>
              </w:rPr>
              <w:t>Special needs education for adults</w:t>
            </w:r>
            <w:r w:rsidRPr="00315AF8">
              <w:rPr>
                <w:rFonts w:ascii="Calibri Light" w:hAnsi="Calibri Light" w:cs="Calibri Light"/>
                <w:sz w:val="20"/>
                <w:lang w:val="en-US"/>
              </w:rPr>
              <w:t xml:space="preserve">. (n.d.). </w:t>
            </w:r>
            <w:r w:rsidR="00E75B41">
              <w:rPr>
                <w:rFonts w:ascii="Calibri Light" w:hAnsi="Calibri Light" w:cs="Calibri Light"/>
                <w:sz w:val="20"/>
                <w:lang w:val="en-US"/>
              </w:rPr>
              <w:t>Downloaded</w:t>
            </w:r>
            <w:r w:rsidR="00E75B41" w:rsidRPr="00315AF8">
              <w:rPr>
                <w:rFonts w:ascii="Calibri Light" w:hAnsi="Calibri Light" w:cs="Calibri Light"/>
                <w:sz w:val="20"/>
                <w:lang w:val="en-US"/>
              </w:rPr>
              <w:t xml:space="preserve"> 3</w:t>
            </w:r>
            <w:r w:rsidR="00E75B41">
              <w:rPr>
                <w:rFonts w:ascii="Calibri Light" w:hAnsi="Calibri Light" w:cs="Calibri Light"/>
                <w:sz w:val="20"/>
                <w:lang w:val="en-US"/>
              </w:rPr>
              <w:t xml:space="preserve">. februar </w:t>
            </w:r>
            <w:r w:rsidR="00E75B41" w:rsidRPr="00315AF8">
              <w:rPr>
                <w:rFonts w:ascii="Calibri Light" w:hAnsi="Calibri Light" w:cs="Calibri Light"/>
                <w:sz w:val="20"/>
                <w:lang w:val="en-US"/>
              </w:rPr>
              <w:t>2023, fr</w:t>
            </w:r>
            <w:r w:rsidR="00E75B41">
              <w:rPr>
                <w:rFonts w:ascii="Calibri Light" w:hAnsi="Calibri Light" w:cs="Calibri Light"/>
                <w:sz w:val="20"/>
                <w:lang w:val="en-US"/>
              </w:rPr>
              <w:t>a</w:t>
            </w:r>
            <w:r w:rsidR="00E75B41" w:rsidRPr="00315AF8">
              <w:rPr>
                <w:rFonts w:ascii="Calibri Light" w:hAnsi="Calibri Light" w:cs="Calibri Light"/>
                <w:sz w:val="20"/>
                <w:lang w:val="en-US"/>
              </w:rPr>
              <w:t xml:space="preserve"> </w:t>
            </w:r>
            <w:r w:rsidRPr="00315AF8">
              <w:rPr>
                <w:rFonts w:ascii="Calibri Light" w:hAnsi="Calibri Light" w:cs="Calibri Light"/>
                <w:sz w:val="20"/>
                <w:lang w:val="en-US"/>
              </w:rPr>
              <w:t>https://lifeindenmark.borger.dk/school-and-education/education-for-adults/special-needs-education-for-adults</w:t>
            </w:r>
          </w:p>
          <w:p w14:paraId="3EB9E605" w14:textId="77777777" w:rsidR="007374B0" w:rsidRPr="00315AF8" w:rsidRDefault="007374B0" w:rsidP="007374B0">
            <w:pPr>
              <w:pStyle w:val="Bibliografi"/>
              <w:rPr>
                <w:rFonts w:ascii="Calibri Light" w:hAnsi="Calibri Light" w:cs="Calibri Light"/>
                <w:sz w:val="20"/>
                <w:lang w:val="en-US"/>
              </w:rPr>
            </w:pPr>
            <w:r w:rsidRPr="007374B0">
              <w:rPr>
                <w:rFonts w:ascii="Calibri Light" w:hAnsi="Calibri Light" w:cs="Calibri Light"/>
                <w:sz w:val="20"/>
                <w:lang w:val="da-DK"/>
              </w:rPr>
              <w:t xml:space="preserve">Stougaard Pedersen, B., Engberg, M., Have, I., Henkel, A. Q., Mygind, S., &amp; Bundgaard Svendsen, H. (2021). </w:t>
            </w:r>
            <w:r w:rsidRPr="00315AF8">
              <w:rPr>
                <w:rFonts w:ascii="Calibri Light" w:hAnsi="Calibri Light" w:cs="Calibri Light"/>
                <w:sz w:val="20"/>
                <w:lang w:val="en-US"/>
              </w:rPr>
              <w:t xml:space="preserve">To Move, to Touch, to Listen: Multisensory Aspects of the Digital Reading Condition. </w:t>
            </w:r>
            <w:r w:rsidRPr="00315AF8">
              <w:rPr>
                <w:rFonts w:ascii="Calibri Light" w:hAnsi="Calibri Light" w:cs="Calibri Light"/>
                <w:i/>
                <w:iCs/>
                <w:sz w:val="20"/>
                <w:lang w:val="en-US"/>
              </w:rPr>
              <w:t>Poetics Today</w:t>
            </w:r>
            <w:r w:rsidRPr="00315AF8">
              <w:rPr>
                <w:rFonts w:ascii="Calibri Light" w:hAnsi="Calibri Light" w:cs="Calibri Light"/>
                <w:sz w:val="20"/>
                <w:lang w:val="en-US"/>
              </w:rPr>
              <w:t xml:space="preserve">, </w:t>
            </w:r>
            <w:r w:rsidRPr="00315AF8">
              <w:rPr>
                <w:rFonts w:ascii="Calibri Light" w:hAnsi="Calibri Light" w:cs="Calibri Light"/>
                <w:i/>
                <w:iCs/>
                <w:sz w:val="20"/>
                <w:lang w:val="en-US"/>
              </w:rPr>
              <w:t>42</w:t>
            </w:r>
            <w:r w:rsidRPr="00315AF8">
              <w:rPr>
                <w:rFonts w:ascii="Calibri Light" w:hAnsi="Calibri Light" w:cs="Calibri Light"/>
                <w:sz w:val="20"/>
                <w:lang w:val="en-US"/>
              </w:rPr>
              <w:t>(2), 281–300. https://doi.org/10.1215/03335372-8883262</w:t>
            </w:r>
          </w:p>
          <w:p w14:paraId="7CBA25DB" w14:textId="77777777" w:rsidR="007374B0" w:rsidRPr="00315AF8" w:rsidRDefault="007374B0" w:rsidP="007374B0">
            <w:pPr>
              <w:pStyle w:val="Bibliografi"/>
              <w:rPr>
                <w:rFonts w:ascii="Calibri Light" w:hAnsi="Calibri Light" w:cs="Calibri Light"/>
                <w:sz w:val="20"/>
                <w:lang w:val="en-US"/>
              </w:rPr>
            </w:pPr>
            <w:r w:rsidRPr="00315AF8">
              <w:rPr>
                <w:rFonts w:ascii="Calibri Light" w:hAnsi="Calibri Light" w:cs="Calibri Light"/>
                <w:sz w:val="20"/>
                <w:lang w:val="en-US"/>
              </w:rPr>
              <w:t xml:space="preserve">Turner, M., &amp; Rack, J. (Eds.). (2005). </w:t>
            </w:r>
            <w:r w:rsidRPr="00315AF8">
              <w:rPr>
                <w:rFonts w:ascii="Calibri Light" w:hAnsi="Calibri Light" w:cs="Calibri Light"/>
                <w:i/>
                <w:iCs/>
                <w:sz w:val="20"/>
                <w:lang w:val="en-US"/>
              </w:rPr>
              <w:t>The Study of Dyslexia</w:t>
            </w:r>
            <w:r w:rsidRPr="00315AF8">
              <w:rPr>
                <w:rFonts w:ascii="Calibri Light" w:hAnsi="Calibri Light" w:cs="Calibri Light"/>
                <w:sz w:val="20"/>
                <w:lang w:val="en-US"/>
              </w:rPr>
              <w:t>. Springer-Verlag. https://doi.org/10.1007/b101181</w:t>
            </w:r>
          </w:p>
          <w:p w14:paraId="4E60DA3A" w14:textId="447CD86E" w:rsidR="00445923" w:rsidRPr="00315AF8" w:rsidRDefault="00445923" w:rsidP="00A42815">
            <w:pPr>
              <w:spacing w:after="200" w:line="276" w:lineRule="auto"/>
              <w:rPr>
                <w:rFonts w:ascii="Calibri Light" w:hAnsi="Calibri Light" w:cs="Calibri Light"/>
                <w:sz w:val="20"/>
                <w:lang w:val="en-US"/>
              </w:rPr>
            </w:pPr>
            <w:r w:rsidRPr="00572835">
              <w:rPr>
                <w:rFonts w:ascii="Calibri Light" w:hAnsi="Calibri Light" w:cs="Calibri Light"/>
                <w:sz w:val="20"/>
              </w:rPr>
              <w:fldChar w:fldCharType="end"/>
            </w:r>
          </w:p>
        </w:tc>
      </w:tr>
      <w:tr w:rsidR="00696762" w:rsidRPr="00877E5E" w14:paraId="0DBB4049" w14:textId="77777777" w:rsidTr="00960425">
        <w:tc>
          <w:tcPr>
            <w:tcW w:w="2659" w:type="dxa"/>
            <w:shd w:val="clear" w:color="auto" w:fill="9A2583"/>
          </w:tcPr>
          <w:p w14:paraId="546254FD" w14:textId="3BD52ACC" w:rsidR="00696762" w:rsidRPr="00877E5E" w:rsidRDefault="009103CE" w:rsidP="00317F89">
            <w:pPr>
              <w:spacing w:after="200" w:line="276" w:lineRule="auto"/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</w:pPr>
            <w:r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Tilhørende materiale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5B635B87" w14:textId="7A35FF12" w:rsidR="00696762" w:rsidRPr="00877E5E" w:rsidRDefault="00E75B41" w:rsidP="00317F89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en-GB"/>
              </w:rPr>
            </w:pPr>
            <w:r>
              <w:rPr>
                <w:rFonts w:ascii="Calibri Light" w:eastAsia="Calibri" w:hAnsi="Calibri Light" w:cs="Calibri Light"/>
                <w:sz w:val="20"/>
                <w:lang w:val="en-GB"/>
              </w:rPr>
              <w:t>N/A</w:t>
            </w:r>
          </w:p>
        </w:tc>
      </w:tr>
      <w:tr w:rsidR="00696762" w:rsidRPr="00877E5E" w14:paraId="5C1E3BDC" w14:textId="77777777" w:rsidTr="00960425">
        <w:tc>
          <w:tcPr>
            <w:tcW w:w="2659" w:type="dxa"/>
            <w:shd w:val="clear" w:color="auto" w:fill="auto"/>
          </w:tcPr>
          <w:p w14:paraId="639DD5C2" w14:textId="7F92EE45" w:rsidR="00696762" w:rsidRPr="00877E5E" w:rsidRDefault="009103CE" w:rsidP="00317F89">
            <w:pPr>
              <w:spacing w:after="200" w:line="276" w:lineRule="auto"/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</w:pPr>
            <w:r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Tilhørende PowerPoint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391E57E2" w14:textId="171C164B" w:rsidR="00696762" w:rsidRPr="00877E5E" w:rsidRDefault="00676CDF" w:rsidP="00317F89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en-GB"/>
              </w:rPr>
            </w:pPr>
            <w:r w:rsidRPr="00676CDF">
              <w:rPr>
                <w:rFonts w:ascii="Calibri Light" w:eastAsia="Calibri" w:hAnsi="Calibri Light" w:cs="Calibri Light"/>
                <w:sz w:val="20"/>
                <w:lang w:val="en-GB"/>
              </w:rPr>
              <w:t>RESET_PR3_AH_Digital training students special needs_ppt_</w:t>
            </w:r>
            <w:r w:rsidR="009103CE">
              <w:rPr>
                <w:rFonts w:ascii="Calibri Light" w:eastAsia="Calibri" w:hAnsi="Calibri Light" w:cs="Calibri Light"/>
                <w:sz w:val="20"/>
                <w:lang w:val="en-GB"/>
              </w:rPr>
              <w:t>DK</w:t>
            </w:r>
          </w:p>
        </w:tc>
      </w:tr>
      <w:tr w:rsidR="00696762" w:rsidRPr="00877E5E" w14:paraId="0463A3DC" w14:textId="77777777" w:rsidTr="00960425">
        <w:tc>
          <w:tcPr>
            <w:tcW w:w="2659" w:type="dxa"/>
            <w:shd w:val="clear" w:color="auto" w:fill="9A2583"/>
          </w:tcPr>
          <w:p w14:paraId="0EEB610F" w14:textId="6DD01709" w:rsidR="00696762" w:rsidRPr="00877E5E" w:rsidRDefault="00696762" w:rsidP="00317F89">
            <w:pPr>
              <w:spacing w:after="200" w:line="276" w:lineRule="auto"/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en-GB"/>
              </w:rPr>
            </w:pPr>
            <w:r w:rsidRPr="00877E5E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Bibliogr</w:t>
            </w:r>
            <w:r w:rsidR="009103CE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afi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76F732C5" w14:textId="0024B063" w:rsidR="00696762" w:rsidRPr="00877E5E" w:rsidRDefault="00865C8F" w:rsidP="00317F89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en-GB"/>
              </w:rPr>
            </w:pPr>
            <w:r>
              <w:rPr>
                <w:rFonts w:ascii="Calibri Light" w:eastAsia="Calibri" w:hAnsi="Calibri Light" w:cs="Calibri Light"/>
                <w:sz w:val="20"/>
                <w:lang w:val="en-GB"/>
              </w:rPr>
              <w:t>Se under ressourcer</w:t>
            </w:r>
          </w:p>
        </w:tc>
      </w:tr>
      <w:tr w:rsidR="00696762" w:rsidRPr="009103CE" w14:paraId="5C6AC25B" w14:textId="77777777" w:rsidTr="00960425">
        <w:tc>
          <w:tcPr>
            <w:tcW w:w="2659" w:type="dxa"/>
            <w:shd w:val="clear" w:color="auto" w:fill="auto"/>
          </w:tcPr>
          <w:p w14:paraId="7D91DECC" w14:textId="47B0C584" w:rsidR="00696762" w:rsidRPr="00877E5E" w:rsidRDefault="009103CE" w:rsidP="00317F89">
            <w:pPr>
              <w:spacing w:after="200" w:line="276" w:lineRule="auto"/>
              <w:rPr>
                <w:rFonts w:asciiTheme="minorHAnsi" w:eastAsia="Calibri" w:hAnsiTheme="minorHAnsi" w:cstheme="minorHAnsi"/>
                <w:bCs/>
                <w:sz w:val="20"/>
                <w:szCs w:val="20"/>
                <w:lang w:val="en-GB"/>
              </w:rPr>
            </w:pPr>
            <w:r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lastRenderedPageBreak/>
              <w:t>Udarbejdet af</w:t>
            </w:r>
            <w:r w:rsidR="00696762" w:rsidRPr="00877E5E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 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601D3AEF" w14:textId="04EE1510" w:rsidR="00696762" w:rsidRPr="009103CE" w:rsidRDefault="001C4DE8" w:rsidP="00317F89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da-DK"/>
              </w:rPr>
            </w:pPr>
            <w:r w:rsidRPr="009103CE">
              <w:rPr>
                <w:rFonts w:ascii="Calibri Light" w:eastAsia="Calibri" w:hAnsi="Calibri Light" w:cs="Calibri Light"/>
                <w:sz w:val="20"/>
                <w:lang w:val="da-DK"/>
              </w:rPr>
              <w:t>Aalborg Handelsskole</w:t>
            </w:r>
          </w:p>
        </w:tc>
      </w:tr>
    </w:tbl>
    <w:p w14:paraId="3494DA14" w14:textId="77777777" w:rsidR="003369B6" w:rsidRPr="009103CE" w:rsidRDefault="003369B6" w:rsidP="0017253A">
      <w:pPr>
        <w:rPr>
          <w:lang w:val="da-DK"/>
        </w:rPr>
      </w:pPr>
    </w:p>
    <w:sectPr w:rsidR="003369B6" w:rsidRPr="009103CE" w:rsidSect="006D2F35">
      <w:headerReference w:type="default" r:id="rId10"/>
      <w:footerReference w:type="default" r:id="rId11"/>
      <w:type w:val="continuous"/>
      <w:pgSz w:w="11900" w:h="16850"/>
      <w:pgMar w:top="2268" w:right="1077" w:bottom="284" w:left="1077" w:header="567" w:footer="454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A6A2220" w14:textId="77777777" w:rsidR="005E42D7" w:rsidRDefault="005E42D7" w:rsidP="00F82950">
      <w:r>
        <w:separator/>
      </w:r>
    </w:p>
  </w:endnote>
  <w:endnote w:type="continuationSeparator" w:id="0">
    <w:p w14:paraId="44A27358" w14:textId="77777777" w:rsidR="005E42D7" w:rsidRDefault="005E42D7" w:rsidP="00F8295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MT">
    <w:altName w:val="Arial"/>
    <w:charset w:val="01"/>
    <w:family w:val="swiss"/>
    <w:pitch w:val="variable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53D6B9" w14:textId="27BAA49D" w:rsidR="00CF1E5F" w:rsidRPr="00C955FB" w:rsidRDefault="0015329E" w:rsidP="0041726B">
    <w:pPr>
      <w:pStyle w:val="Brdtekst"/>
      <w:rPr>
        <w:rFonts w:asciiTheme="minorHAnsi" w:hAnsiTheme="minorHAnsi" w:cstheme="minorHAnsi"/>
      </w:rPr>
    </w:pPr>
    <w:r>
      <w:rPr>
        <w:rFonts w:asciiTheme="minorHAnsi" w:hAnsiTheme="minorHAnsi" w:cstheme="minorHAnsi"/>
        <w:noProof/>
      </w:rPr>
      <mc:AlternateContent>
        <mc:Choice Requires="wpg">
          <w:drawing>
            <wp:anchor distT="0" distB="0" distL="114300" distR="114300" simplePos="0" relativeHeight="251735552" behindDoc="0" locked="0" layoutInCell="1" allowOverlap="1" wp14:anchorId="53155CFC" wp14:editId="2986F0DB">
              <wp:simplePos x="0" y="0"/>
              <wp:positionH relativeFrom="page">
                <wp:posOffset>754380</wp:posOffset>
              </wp:positionH>
              <wp:positionV relativeFrom="page">
                <wp:posOffset>9606280</wp:posOffset>
              </wp:positionV>
              <wp:extent cx="1581150" cy="95250"/>
              <wp:effectExtent l="0" t="0" r="0" b="0"/>
              <wp:wrapTopAndBottom/>
              <wp:docPr id="2" name="Gruppo 2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1581150" cy="95250"/>
                        <a:chOff x="0" y="0"/>
                        <a:chExt cx="1581150" cy="95250"/>
                      </a:xfrm>
                    </wpg:grpSpPr>
                    <pic:pic xmlns:pic="http://schemas.openxmlformats.org/drawingml/2006/picture">
                      <pic:nvPicPr>
                        <pic:cNvPr id="49" name="image3.png"/>
                        <pic:cNvPicPr>
                          <a:picLocks noChangeAspect="1"/>
                        </pic:cNvPicPr>
                      </pic:nvPicPr>
                      <pic:blipFill>
                        <a:blip r:embed="rId1" cstate="print"/>
                        <a:stretch>
                          <a:fillRect/>
                        </a:stretch>
                      </pic:blipFill>
                      <pic:spPr>
                        <a:xfrm>
                          <a:off x="41910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50" name="image4.png"/>
                        <pic:cNvPicPr>
                          <a:picLocks noChangeAspect="1"/>
                        </pic:cNvPicPr>
                      </pic:nvPicPr>
                      <pic:blipFill>
                        <a:blip r:embed="rId2" cstate="print"/>
                        <a:stretch>
                          <a:fillRect/>
                        </a:stretch>
                      </pic:blipFill>
                      <pic:spPr>
                        <a:xfrm>
                          <a:off x="64008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51" name="image5.png"/>
                        <pic:cNvPicPr>
                          <a:picLocks noChangeAspect="1"/>
                        </pic:cNvPicPr>
                      </pic:nvPicPr>
                      <pic:blipFill>
                        <a:blip r:embed="rId3" cstate="print"/>
                        <a:stretch>
                          <a:fillRect/>
                        </a:stretch>
                      </pic:blipFill>
                      <pic:spPr>
                        <a:xfrm>
                          <a:off x="85344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52" name="image6.png"/>
                        <pic:cNvPicPr>
                          <a:picLocks noChangeAspect="1"/>
                        </pic:cNvPicPr>
                      </pic:nvPicPr>
                      <pic:blipFill>
                        <a:blip r:embed="rId4" cstate="print"/>
                        <a:stretch>
                          <a:fillRect/>
                        </a:stretch>
                      </pic:blipFill>
                      <pic:spPr>
                        <a:xfrm>
                          <a:off x="105918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53" name="image9.png"/>
                        <pic:cNvPicPr>
                          <a:picLocks noChangeAspect="1"/>
                        </pic:cNvPicPr>
                      </pic:nvPicPr>
                      <pic:blipFill>
                        <a:blip r:embed="rId5" cstate="print"/>
                        <a:stretch>
                          <a:fillRect/>
                        </a:stretch>
                      </pic:blipFill>
                      <pic:spPr>
                        <a:xfrm>
                          <a:off x="127254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54" name="image2.png"/>
                        <pic:cNvPicPr>
                          <a:picLocks noChangeAspect="1"/>
                        </pic:cNvPicPr>
                      </pic:nvPicPr>
                      <pic:blipFill>
                        <a:blip r:embed="rId6" cstate="print"/>
                        <a:stretch>
                          <a:fillRect/>
                        </a:stretch>
                      </pic:blipFill>
                      <pic:spPr>
                        <a:xfrm>
                          <a:off x="148590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47" name="image1.png"/>
                        <pic:cNvPicPr>
                          <a:picLocks noChangeAspect="1"/>
                        </pic:cNvPicPr>
                      </pic:nvPicPr>
                      <pic:blipFill>
                        <a:blip r:embed="rId7" cstate="print"/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48" name="image2.png"/>
                        <pic:cNvPicPr>
                          <a:picLocks noChangeAspect="1"/>
                        </pic:cNvPicPr>
                      </pic:nvPicPr>
                      <pic:blipFill>
                        <a:blip r:embed="rId6" cstate="print"/>
                        <a:stretch>
                          <a:fillRect/>
                        </a:stretch>
                      </pic:blipFill>
                      <pic:spPr>
                        <a:xfrm>
                          <a:off x="21336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</wpg:wgp>
                </a:graphicData>
              </a:graphic>
            </wp:anchor>
          </w:drawing>
        </mc:Choice>
        <mc:Fallback>
          <w:pict>
            <v:group w14:anchorId="7224F6BA" id="Gruppo 2" o:spid="_x0000_s1026" style="position:absolute;margin-left:59.4pt;margin-top:756.4pt;width:124.5pt;height:7.5pt;z-index:251735552;mso-position-horizontal-relative:page;mso-position-vertical-relative:page" coordsize="15811,95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mage3.png" o:spid="_x0000_s1027" type="#_x0000_t75" style="position:absolute;left:4191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">
                <v:imagedata r:id="rId8" o:title=""/>
              </v:shape>
              <v:shape id="image4.png" o:spid="_x0000_s1028" type="#_x0000_t75" style="position:absolute;left:6400;width:953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">
                <v:imagedata r:id="rId9" o:title=""/>
              </v:shape>
              <v:shape id="image5.png" o:spid="_x0000_s1029" type="#_x0000_t75" style="position:absolute;left:8534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">
                <v:imagedata r:id="rId10" o:title=""/>
              </v:shape>
              <v:shape id="image6.png" o:spid="_x0000_s1030" type="#_x0000_t75" style="position:absolute;left:10591;width:953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">
                <v:imagedata r:id="rId11" o:title=""/>
              </v:shape>
              <v:shape id="image9.png" o:spid="_x0000_s1031" type="#_x0000_t75" style="position:absolute;left:12725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">
                <v:imagedata r:id="rId12" o:title=""/>
              </v:shape>
              <v:shape id="image2.png" o:spid="_x0000_s1032" type="#_x0000_t75" style="position:absolute;left:14859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">
                <v:imagedata r:id="rId13" o:title=""/>
              </v:shape>
              <v:shape id="image1.png" o:spid="_x0000_s1033" type="#_x0000_t75" style="position:absolute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">
                <v:imagedata r:id="rId14" o:title=""/>
              </v:shape>
              <v:shape id="image2.png" o:spid="_x0000_s1034" type="#_x0000_t75" style="position:absolute;left:2133;width:953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">
                <v:imagedata r:id="rId13" o:title=""/>
              </v:shape>
              <w10:wrap type="topAndBottom" anchorx="page" anchory="page"/>
            </v:group>
          </w:pict>
        </mc:Fallback>
      </mc:AlternateContent>
    </w:r>
    <w:r w:rsidR="00CF1E5F" w:rsidRPr="00C955FB">
      <w:rPr>
        <w:rFonts w:asciiTheme="minorHAnsi" w:hAnsiTheme="minorHAnsi" w:cstheme="minorHAnsi"/>
        <w:noProof/>
      </w:rPr>
      <mc:AlternateContent>
        <mc:Choice Requires="wps">
          <w:drawing>
            <wp:anchor distT="0" distB="0" distL="0" distR="0" simplePos="0" relativeHeight="251709952" behindDoc="1" locked="0" layoutInCell="1" allowOverlap="1" wp14:anchorId="66B0C844" wp14:editId="3E49DF98">
              <wp:simplePos x="0" y="0"/>
              <wp:positionH relativeFrom="page">
                <wp:posOffset>2495550</wp:posOffset>
              </wp:positionH>
              <wp:positionV relativeFrom="paragraph">
                <wp:posOffset>49530</wp:posOffset>
              </wp:positionV>
              <wp:extent cx="4273550" cy="1270"/>
              <wp:effectExtent l="0" t="0" r="0" b="0"/>
              <wp:wrapTopAndBottom/>
              <wp:docPr id="56" name="Forma libre: forma 5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/>
                    </wps:cNvSpPr>
                    <wps:spPr bwMode="auto">
                      <a:xfrm>
                        <a:off x="0" y="0"/>
                        <a:ext cx="4273550" cy="1270"/>
                      </a:xfrm>
                      <a:custGeom>
                        <a:avLst/>
                        <a:gdLst>
                          <a:gd name="T0" fmla="+- 0 3930 3930"/>
                          <a:gd name="T1" fmla="*/ T0 w 6730"/>
                          <a:gd name="T2" fmla="+- 0 10660 3930"/>
                          <a:gd name="T3" fmla="*/ T2 w 6730"/>
                        </a:gdLst>
                        <a:ahLst/>
                        <a:cxnLst>
                          <a:cxn ang="0">
                            <a:pos x="T1" y="0"/>
                          </a:cxn>
                          <a:cxn ang="0">
                            <a:pos x="T3" y="0"/>
                          </a:cxn>
                        </a:cxnLst>
                        <a:rect l="0" t="0" r="r" b="b"/>
                        <a:pathLst>
                          <a:path w="6730">
                            <a:moveTo>
                              <a:pt x="0" y="0"/>
                            </a:moveTo>
                            <a:lnTo>
                              <a:pt x="6730" y="0"/>
                            </a:lnTo>
                          </a:path>
                        </a:pathLst>
                      </a:custGeom>
                      <a:noFill/>
                      <a:ln w="28551">
                        <a:solidFill>
                          <a:srgbClr val="000000"/>
                        </a:solidFill>
                        <a:prstDash val="solid"/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4BB8D9BD" id="Forma libre: forma 56" o:spid="_x0000_s1026" style="position:absolute;margin-left:196.5pt;margin-top:3.9pt;width:336.5pt;height:.1pt;z-index:-251606528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;v-text-anchor:top" coordsize="6730,127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" path="m,l6730,e" filled="f" strokeweight=".79308mm">
              <v:path arrowok="t" o:connecttype="custom" o:connectlocs="0,0;4273550,0" o:connectangles="0,0"/>
              <w10:wrap type="topAndBottom" anchorx="page"/>
            </v:shape>
          </w:pict>
        </mc:Fallback>
      </mc:AlternateContent>
    </w:r>
  </w:p>
  <w:p w14:paraId="13A8FA11" w14:textId="01A7631D" w:rsidR="00CF1E5F" w:rsidRPr="00C955FB" w:rsidRDefault="0015329E" w:rsidP="0041726B">
    <w:pPr>
      <w:pStyle w:val="Brdtekst"/>
      <w:spacing w:before="120" w:line="278" w:lineRule="auto"/>
      <w:ind w:left="2852" w:right="113"/>
      <w:jc w:val="both"/>
      <w:rPr>
        <w:rFonts w:asciiTheme="minorHAnsi" w:hAnsiTheme="minorHAnsi" w:cstheme="minorHAnsi"/>
      </w:rPr>
    </w:pPr>
    <w:r w:rsidRPr="00C955FB">
      <w:rPr>
        <w:rFonts w:asciiTheme="minorHAnsi" w:hAnsiTheme="minorHAnsi" w:cstheme="minorHAnsi"/>
        <w:noProof/>
      </w:rPr>
      <w:drawing>
        <wp:anchor distT="0" distB="0" distL="0" distR="0" simplePos="0" relativeHeight="251647488" behindDoc="0" locked="0" layoutInCell="1" allowOverlap="1" wp14:anchorId="186DFF9F" wp14:editId="5A168DB1">
          <wp:simplePos x="0" y="0"/>
          <wp:positionH relativeFrom="page">
            <wp:posOffset>756285</wp:posOffset>
          </wp:positionH>
          <wp:positionV relativeFrom="paragraph">
            <wp:posOffset>64770</wp:posOffset>
          </wp:positionV>
          <wp:extent cx="1636395" cy="342265"/>
          <wp:effectExtent l="0" t="0" r="0" b="635"/>
          <wp:wrapNone/>
          <wp:docPr id="12" name="image10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6" name="image10.png"/>
                  <pic:cNvPicPr/>
                </pic:nvPicPr>
                <pic:blipFill>
                  <a:blip r:embed="rId15" cstate="print"/>
                  <a:stretch>
                    <a:fillRect/>
                  </a:stretch>
                </pic:blipFill>
                <pic:spPr>
                  <a:xfrm>
                    <a:off x="0" y="0"/>
                    <a:ext cx="1636395" cy="342265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CF1E5F" w:rsidRPr="00C955FB">
      <w:rPr>
        <w:rFonts w:asciiTheme="minorHAnsi" w:hAnsiTheme="minorHAnsi" w:cstheme="minorHAnsi"/>
      </w:rPr>
      <w:t>"The European Commission support for the production of this publication does not constitute endorsement of</w:t>
    </w:r>
    <w:r w:rsidR="00CF1E5F" w:rsidRPr="00C955FB">
      <w:rPr>
        <w:rFonts w:asciiTheme="minorHAnsi" w:hAnsiTheme="minorHAnsi" w:cstheme="minorHAnsi"/>
        <w:spacing w:val="1"/>
      </w:rPr>
      <w:t xml:space="preserve"> </w:t>
    </w:r>
    <w:r w:rsidR="00CF1E5F" w:rsidRPr="00C955FB">
      <w:rPr>
        <w:rFonts w:asciiTheme="minorHAnsi" w:hAnsiTheme="minorHAnsi" w:cstheme="minorHAnsi"/>
      </w:rPr>
      <w:t>the contents which reflects the views only of the authors, and the Commission cannot be held responsible for</w:t>
    </w:r>
    <w:r w:rsidR="00CF1E5F" w:rsidRPr="00C955FB">
      <w:rPr>
        <w:rFonts w:asciiTheme="minorHAnsi" w:hAnsiTheme="minorHAnsi" w:cstheme="minorHAnsi"/>
        <w:spacing w:val="1"/>
      </w:rPr>
      <w:t xml:space="preserve"> </w:t>
    </w:r>
    <w:r w:rsidR="00CF1E5F" w:rsidRPr="00C955FB">
      <w:rPr>
        <w:rFonts w:asciiTheme="minorHAnsi" w:hAnsiTheme="minorHAnsi" w:cstheme="minorHAnsi"/>
      </w:rPr>
      <w:t>any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use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which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may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be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made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of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the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information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contained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therein."</w:t>
    </w:r>
  </w:p>
  <w:p w14:paraId="0C33CB44" w14:textId="44937B5D" w:rsidR="00CF1E5F" w:rsidRPr="00C955FB" w:rsidRDefault="00CF1E5F">
    <w:pPr>
      <w:pStyle w:val="Sidefod"/>
      <w:rPr>
        <w:rFonts w:asciiTheme="minorHAnsi" w:hAnsiTheme="minorHAnsi" w:cstheme="minorHAnsi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592AE9F" w14:textId="77777777" w:rsidR="005E42D7" w:rsidRDefault="005E42D7" w:rsidP="00F82950">
      <w:r>
        <w:separator/>
      </w:r>
    </w:p>
  </w:footnote>
  <w:footnote w:type="continuationSeparator" w:id="0">
    <w:p w14:paraId="48ADDB1F" w14:textId="77777777" w:rsidR="005E42D7" w:rsidRDefault="005E42D7" w:rsidP="00F8295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1705BF" w14:textId="7446D693" w:rsidR="00767B05" w:rsidRPr="00835D27" w:rsidRDefault="00432F97" w:rsidP="00767B05">
    <w:pPr>
      <w:pStyle w:val="Brdtekst"/>
      <w:rPr>
        <w:rFonts w:asciiTheme="minorHAnsi" w:hAnsiTheme="minorHAnsi" w:cstheme="minorHAnsi"/>
        <w:b/>
        <w:sz w:val="18"/>
        <w:szCs w:val="12"/>
      </w:rPr>
    </w:pPr>
    <w:r w:rsidRPr="00835D27">
      <w:rPr>
        <w:b/>
        <w:noProof/>
        <w:spacing w:val="130"/>
        <w:sz w:val="20"/>
      </w:rPr>
      <w:drawing>
        <wp:anchor distT="0" distB="0" distL="114300" distR="114300" simplePos="0" relativeHeight="251778560" behindDoc="1" locked="0" layoutInCell="1" allowOverlap="1" wp14:anchorId="50C9EA5E" wp14:editId="6DF8CC86">
          <wp:simplePos x="0" y="0"/>
          <wp:positionH relativeFrom="column">
            <wp:posOffset>4923301</wp:posOffset>
          </wp:positionH>
          <wp:positionV relativeFrom="paragraph">
            <wp:posOffset>1710</wp:posOffset>
          </wp:positionV>
          <wp:extent cx="1252855" cy="815340"/>
          <wp:effectExtent l="0" t="0" r="4445" b="3810"/>
          <wp:wrapNone/>
          <wp:docPr id="11" name="image8.jpe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8" name="image8.jpe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252855" cy="81534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767B05" w:rsidRPr="00835D27">
      <w:rPr>
        <w:rFonts w:asciiTheme="minorHAnsi" w:hAnsiTheme="minorHAnsi" w:cstheme="minorHAnsi"/>
        <w:b/>
        <w:sz w:val="18"/>
        <w:szCs w:val="12"/>
      </w:rPr>
      <w:t>project-reset.eu</w:t>
    </w:r>
  </w:p>
  <w:p w14:paraId="28EFBDEA" w14:textId="24A8A175" w:rsidR="00CF1E5F" w:rsidRDefault="00432F97" w:rsidP="00CF1E5F">
    <w:pPr>
      <w:pStyle w:val="Titel"/>
      <w:rPr>
        <w:sz w:val="20"/>
      </w:rPr>
    </w:pPr>
    <w:r>
      <w:rPr>
        <w:rFonts w:asciiTheme="minorHAnsi" w:hAnsiTheme="minorHAnsi" w:cstheme="minorHAnsi"/>
        <w:noProof/>
      </w:rPr>
      <mc:AlternateContent>
        <mc:Choice Requires="wpg">
          <w:drawing>
            <wp:anchor distT="0" distB="0" distL="114300" distR="114300" simplePos="0" relativeHeight="251757056" behindDoc="1" locked="0" layoutInCell="1" allowOverlap="1" wp14:anchorId="062E4212" wp14:editId="046C2592">
              <wp:simplePos x="0" y="0"/>
              <wp:positionH relativeFrom="page">
                <wp:posOffset>3902222</wp:posOffset>
              </wp:positionH>
              <wp:positionV relativeFrom="page">
                <wp:posOffset>550545</wp:posOffset>
              </wp:positionV>
              <wp:extent cx="1581150" cy="95250"/>
              <wp:effectExtent l="0" t="0" r="0" b="0"/>
              <wp:wrapNone/>
              <wp:docPr id="281" name="Gruppo 281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1581150" cy="95250"/>
                        <a:chOff x="0" y="0"/>
                        <a:chExt cx="1581150" cy="95250"/>
                      </a:xfrm>
                    </wpg:grpSpPr>
                    <pic:pic xmlns:pic="http://schemas.openxmlformats.org/drawingml/2006/picture">
                      <pic:nvPicPr>
                        <pic:cNvPr id="282" name="image3.png"/>
                        <pic:cNvPicPr>
                          <a:picLocks noChangeAspect="1"/>
                        </pic:cNvPicPr>
                      </pic:nvPicPr>
                      <pic:blipFill>
                        <a:blip r:embed="rId2" cstate="print"/>
                        <a:stretch>
                          <a:fillRect/>
                        </a:stretch>
                      </pic:blipFill>
                      <pic:spPr>
                        <a:xfrm>
                          <a:off x="41910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3" name="image4.png"/>
                        <pic:cNvPicPr>
                          <a:picLocks noChangeAspect="1"/>
                        </pic:cNvPicPr>
                      </pic:nvPicPr>
                      <pic:blipFill>
                        <a:blip r:embed="rId3" cstate="print"/>
                        <a:stretch>
                          <a:fillRect/>
                        </a:stretch>
                      </pic:blipFill>
                      <pic:spPr>
                        <a:xfrm>
                          <a:off x="64008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4" name="image5.png"/>
                        <pic:cNvPicPr>
                          <a:picLocks noChangeAspect="1"/>
                        </pic:cNvPicPr>
                      </pic:nvPicPr>
                      <pic:blipFill>
                        <a:blip r:embed="rId4" cstate="print"/>
                        <a:stretch>
                          <a:fillRect/>
                        </a:stretch>
                      </pic:blipFill>
                      <pic:spPr>
                        <a:xfrm>
                          <a:off x="85344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5" name="image6.png"/>
                        <pic:cNvPicPr>
                          <a:picLocks noChangeAspect="1"/>
                        </pic:cNvPicPr>
                      </pic:nvPicPr>
                      <pic:blipFill>
                        <a:blip r:embed="rId5" cstate="print"/>
                        <a:stretch>
                          <a:fillRect/>
                        </a:stretch>
                      </pic:blipFill>
                      <pic:spPr>
                        <a:xfrm>
                          <a:off x="105918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6" name="image9.png"/>
                        <pic:cNvPicPr>
                          <a:picLocks noChangeAspect="1"/>
                        </pic:cNvPicPr>
                      </pic:nvPicPr>
                      <pic:blipFill>
                        <a:blip r:embed="rId6" cstate="print"/>
                        <a:stretch>
                          <a:fillRect/>
                        </a:stretch>
                      </pic:blipFill>
                      <pic:spPr>
                        <a:xfrm>
                          <a:off x="127254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7" name="image2.png"/>
                        <pic:cNvPicPr>
                          <a:picLocks noChangeAspect="1"/>
                        </pic:cNvPicPr>
                      </pic:nvPicPr>
                      <pic:blipFill>
                        <a:blip r:embed="rId7" cstate="print"/>
                        <a:stretch>
                          <a:fillRect/>
                        </a:stretch>
                      </pic:blipFill>
                      <pic:spPr>
                        <a:xfrm>
                          <a:off x="148590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8" name="image1.png"/>
                        <pic:cNvPicPr>
                          <a:picLocks noChangeAspect="1"/>
                        </pic:cNvPicPr>
                      </pic:nvPicPr>
                      <pic:blipFill>
                        <a:blip r:embed="rId8" cstate="print"/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9" name="image2.png"/>
                        <pic:cNvPicPr>
                          <a:picLocks noChangeAspect="1"/>
                        </pic:cNvPicPr>
                      </pic:nvPicPr>
                      <pic:blipFill>
                        <a:blip r:embed="rId7" cstate="print"/>
                        <a:stretch>
                          <a:fillRect/>
                        </a:stretch>
                      </pic:blipFill>
                      <pic:spPr>
                        <a:xfrm>
                          <a:off x="21336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</wpg:wgp>
                </a:graphicData>
              </a:graphic>
            </wp:anchor>
          </w:drawing>
        </mc:Choice>
        <mc:Fallback>
          <w:pict>
            <v:group w14:anchorId="1F5337F1" id="Gruppo 281" o:spid="_x0000_s1026" style="position:absolute;margin-left:307.25pt;margin-top:43.35pt;width:124.5pt;height:7.5pt;z-index:-251559424;mso-position-horizontal-relative:page;mso-position-vertical-relative:page" coordsize="15811,95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mage3.png" o:spid="_x0000_s1027" type="#_x0000_t75" style="position:absolute;left:4191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">
                <v:imagedata r:id="rId9" o:title=""/>
              </v:shape>
              <v:shape id="image4.png" o:spid="_x0000_s1028" type="#_x0000_t75" style="position:absolute;left:6400;width:953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">
                <v:imagedata r:id="rId10" o:title=""/>
              </v:shape>
              <v:shape id="image5.png" o:spid="_x0000_s1029" type="#_x0000_t75" style="position:absolute;left:8534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">
                <v:imagedata r:id="rId11" o:title=""/>
              </v:shape>
              <v:shape id="image6.png" o:spid="_x0000_s1030" type="#_x0000_t75" style="position:absolute;left:10591;width:953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">
                <v:imagedata r:id="rId12" o:title=""/>
              </v:shape>
              <v:shape id="image9.png" o:spid="_x0000_s1031" type="#_x0000_t75" style="position:absolute;left:12725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">
                <v:imagedata r:id="rId13" o:title=""/>
              </v:shape>
              <v:shape id="image2.png" o:spid="_x0000_s1032" type="#_x0000_t75" style="position:absolute;left:14859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">
                <v:imagedata r:id="rId14" o:title=""/>
              </v:shape>
              <v:shape id="image1.png" o:spid="_x0000_s1033" type="#_x0000_t75" style="position:absolute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">
                <v:imagedata r:id="rId15" o:title=""/>
              </v:shape>
              <v:shape id="image2.png" o:spid="_x0000_s1034" type="#_x0000_t75" style="position:absolute;left:2133;width:953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">
                <v:imagedata r:id="rId14" o:title=""/>
              </v:shape>
              <w10:wrap anchorx="page" anchory="page"/>
            </v:group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6B2A03"/>
    <w:multiLevelType w:val="hybridMultilevel"/>
    <w:tmpl w:val="27A40CA0"/>
    <w:lvl w:ilvl="0" w:tplc="836081DA">
      <w:start w:val="1"/>
      <w:numFmt w:val="lowerLetter"/>
      <w:lvlText w:val="%1."/>
      <w:lvlJc w:val="left"/>
      <w:pPr>
        <w:ind w:left="1068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788" w:hanging="360"/>
      </w:pPr>
    </w:lvl>
    <w:lvl w:ilvl="2" w:tplc="0C0A001B" w:tentative="1">
      <w:start w:val="1"/>
      <w:numFmt w:val="lowerRoman"/>
      <w:lvlText w:val="%3."/>
      <w:lvlJc w:val="right"/>
      <w:pPr>
        <w:ind w:left="2508" w:hanging="180"/>
      </w:pPr>
    </w:lvl>
    <w:lvl w:ilvl="3" w:tplc="0C0A000F" w:tentative="1">
      <w:start w:val="1"/>
      <w:numFmt w:val="decimal"/>
      <w:lvlText w:val="%4."/>
      <w:lvlJc w:val="left"/>
      <w:pPr>
        <w:ind w:left="3228" w:hanging="360"/>
      </w:pPr>
    </w:lvl>
    <w:lvl w:ilvl="4" w:tplc="0C0A0019" w:tentative="1">
      <w:start w:val="1"/>
      <w:numFmt w:val="lowerLetter"/>
      <w:lvlText w:val="%5."/>
      <w:lvlJc w:val="left"/>
      <w:pPr>
        <w:ind w:left="3948" w:hanging="360"/>
      </w:pPr>
    </w:lvl>
    <w:lvl w:ilvl="5" w:tplc="0C0A001B" w:tentative="1">
      <w:start w:val="1"/>
      <w:numFmt w:val="lowerRoman"/>
      <w:lvlText w:val="%6."/>
      <w:lvlJc w:val="right"/>
      <w:pPr>
        <w:ind w:left="4668" w:hanging="180"/>
      </w:pPr>
    </w:lvl>
    <w:lvl w:ilvl="6" w:tplc="0C0A000F" w:tentative="1">
      <w:start w:val="1"/>
      <w:numFmt w:val="decimal"/>
      <w:lvlText w:val="%7."/>
      <w:lvlJc w:val="left"/>
      <w:pPr>
        <w:ind w:left="5388" w:hanging="360"/>
      </w:pPr>
    </w:lvl>
    <w:lvl w:ilvl="7" w:tplc="0C0A0019" w:tentative="1">
      <w:start w:val="1"/>
      <w:numFmt w:val="lowerLetter"/>
      <w:lvlText w:val="%8."/>
      <w:lvlJc w:val="left"/>
      <w:pPr>
        <w:ind w:left="6108" w:hanging="360"/>
      </w:pPr>
    </w:lvl>
    <w:lvl w:ilvl="8" w:tplc="0C0A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 w15:restartNumberingAfterBreak="0">
    <w:nsid w:val="024424C1"/>
    <w:multiLevelType w:val="hybridMultilevel"/>
    <w:tmpl w:val="01C067BE"/>
    <w:lvl w:ilvl="0" w:tplc="7324B046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2520" w:hanging="360"/>
      </w:pPr>
    </w:lvl>
    <w:lvl w:ilvl="2" w:tplc="0C0A001B" w:tentative="1">
      <w:start w:val="1"/>
      <w:numFmt w:val="lowerRoman"/>
      <w:lvlText w:val="%3."/>
      <w:lvlJc w:val="right"/>
      <w:pPr>
        <w:ind w:left="3240" w:hanging="180"/>
      </w:pPr>
    </w:lvl>
    <w:lvl w:ilvl="3" w:tplc="0C0A000F" w:tentative="1">
      <w:start w:val="1"/>
      <w:numFmt w:val="decimal"/>
      <w:lvlText w:val="%4."/>
      <w:lvlJc w:val="left"/>
      <w:pPr>
        <w:ind w:left="3960" w:hanging="360"/>
      </w:pPr>
    </w:lvl>
    <w:lvl w:ilvl="4" w:tplc="0C0A0019" w:tentative="1">
      <w:start w:val="1"/>
      <w:numFmt w:val="lowerLetter"/>
      <w:lvlText w:val="%5."/>
      <w:lvlJc w:val="left"/>
      <w:pPr>
        <w:ind w:left="4680" w:hanging="360"/>
      </w:pPr>
    </w:lvl>
    <w:lvl w:ilvl="5" w:tplc="0C0A001B" w:tentative="1">
      <w:start w:val="1"/>
      <w:numFmt w:val="lowerRoman"/>
      <w:lvlText w:val="%6."/>
      <w:lvlJc w:val="right"/>
      <w:pPr>
        <w:ind w:left="5400" w:hanging="180"/>
      </w:pPr>
    </w:lvl>
    <w:lvl w:ilvl="6" w:tplc="0C0A000F" w:tentative="1">
      <w:start w:val="1"/>
      <w:numFmt w:val="decimal"/>
      <w:lvlText w:val="%7."/>
      <w:lvlJc w:val="left"/>
      <w:pPr>
        <w:ind w:left="6120" w:hanging="360"/>
      </w:pPr>
    </w:lvl>
    <w:lvl w:ilvl="7" w:tplc="0C0A0019" w:tentative="1">
      <w:start w:val="1"/>
      <w:numFmt w:val="lowerLetter"/>
      <w:lvlText w:val="%8."/>
      <w:lvlJc w:val="left"/>
      <w:pPr>
        <w:ind w:left="6840" w:hanging="360"/>
      </w:pPr>
    </w:lvl>
    <w:lvl w:ilvl="8" w:tplc="0C0A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 w15:restartNumberingAfterBreak="0">
    <w:nsid w:val="0A9E129A"/>
    <w:multiLevelType w:val="hybridMultilevel"/>
    <w:tmpl w:val="85824BC2"/>
    <w:lvl w:ilvl="0" w:tplc="635ADB08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D32A3A"/>
    <w:multiLevelType w:val="hybridMultilevel"/>
    <w:tmpl w:val="4EF45D62"/>
    <w:lvl w:ilvl="0" w:tplc="02F24D8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DD0256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0B06E02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FEE1E4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C8027E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24A0A6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0B6AAD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390EF7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3141DC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0D3A1B46"/>
    <w:multiLevelType w:val="hybridMultilevel"/>
    <w:tmpl w:val="D4D0EE9C"/>
    <w:lvl w:ilvl="0" w:tplc="2A10005A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E6B45CE"/>
    <w:multiLevelType w:val="hybridMultilevel"/>
    <w:tmpl w:val="66707216"/>
    <w:lvl w:ilvl="0" w:tplc="3D38D91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166B81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C7837D4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BBAC42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3F83A2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B0A25A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45678B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594D04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74EC61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11E5404B"/>
    <w:multiLevelType w:val="hybridMultilevel"/>
    <w:tmpl w:val="59D80900"/>
    <w:lvl w:ilvl="0" w:tplc="B6985C2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62AE65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ABCDDC4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A48FCD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6043AC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8BA453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BB2E4D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15C1BF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0D4D08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177878EA"/>
    <w:multiLevelType w:val="hybridMultilevel"/>
    <w:tmpl w:val="D952BB36"/>
    <w:lvl w:ilvl="0" w:tplc="8E802D7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AE090D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01C24FC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C843E7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ACE8D9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AFCACE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8D2DAD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784DBD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14ECAD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 w15:restartNumberingAfterBreak="0">
    <w:nsid w:val="18CA3276"/>
    <w:multiLevelType w:val="hybridMultilevel"/>
    <w:tmpl w:val="7B529434"/>
    <w:lvl w:ilvl="0" w:tplc="18247BCA">
      <w:numFmt w:val="bullet"/>
      <w:lvlText w:val="-"/>
      <w:lvlJc w:val="left"/>
      <w:pPr>
        <w:ind w:left="720" w:hanging="360"/>
      </w:pPr>
      <w:rPr>
        <w:rFonts w:ascii="Calibri Light" w:eastAsia="Calibri" w:hAnsi="Calibri Light" w:cs="Calibri Light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C6A40D5"/>
    <w:multiLevelType w:val="hybridMultilevel"/>
    <w:tmpl w:val="E9AE64D0"/>
    <w:lvl w:ilvl="0" w:tplc="DDB030C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81283A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ACA7E9E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7D47FE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D78E0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386D31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0B0F2C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8EE8EE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EB0F0A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 w15:restartNumberingAfterBreak="0">
    <w:nsid w:val="20D075B1"/>
    <w:multiLevelType w:val="hybridMultilevel"/>
    <w:tmpl w:val="4BA2EFFA"/>
    <w:lvl w:ilvl="0" w:tplc="87068B94">
      <w:start w:val="1"/>
      <w:numFmt w:val="lowerLetter"/>
      <w:lvlText w:val="%1."/>
      <w:lvlJc w:val="left"/>
      <w:pPr>
        <w:ind w:left="1428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2148" w:hanging="360"/>
      </w:pPr>
    </w:lvl>
    <w:lvl w:ilvl="2" w:tplc="0C0A001B" w:tentative="1">
      <w:start w:val="1"/>
      <w:numFmt w:val="lowerRoman"/>
      <w:lvlText w:val="%3."/>
      <w:lvlJc w:val="right"/>
      <w:pPr>
        <w:ind w:left="2868" w:hanging="180"/>
      </w:pPr>
    </w:lvl>
    <w:lvl w:ilvl="3" w:tplc="0C0A000F" w:tentative="1">
      <w:start w:val="1"/>
      <w:numFmt w:val="decimal"/>
      <w:lvlText w:val="%4."/>
      <w:lvlJc w:val="left"/>
      <w:pPr>
        <w:ind w:left="3588" w:hanging="360"/>
      </w:pPr>
    </w:lvl>
    <w:lvl w:ilvl="4" w:tplc="0C0A0019" w:tentative="1">
      <w:start w:val="1"/>
      <w:numFmt w:val="lowerLetter"/>
      <w:lvlText w:val="%5."/>
      <w:lvlJc w:val="left"/>
      <w:pPr>
        <w:ind w:left="4308" w:hanging="360"/>
      </w:pPr>
    </w:lvl>
    <w:lvl w:ilvl="5" w:tplc="0C0A001B" w:tentative="1">
      <w:start w:val="1"/>
      <w:numFmt w:val="lowerRoman"/>
      <w:lvlText w:val="%6."/>
      <w:lvlJc w:val="right"/>
      <w:pPr>
        <w:ind w:left="5028" w:hanging="180"/>
      </w:pPr>
    </w:lvl>
    <w:lvl w:ilvl="6" w:tplc="0C0A000F" w:tentative="1">
      <w:start w:val="1"/>
      <w:numFmt w:val="decimal"/>
      <w:lvlText w:val="%7."/>
      <w:lvlJc w:val="left"/>
      <w:pPr>
        <w:ind w:left="5748" w:hanging="360"/>
      </w:pPr>
    </w:lvl>
    <w:lvl w:ilvl="7" w:tplc="0C0A0019" w:tentative="1">
      <w:start w:val="1"/>
      <w:numFmt w:val="lowerLetter"/>
      <w:lvlText w:val="%8."/>
      <w:lvlJc w:val="left"/>
      <w:pPr>
        <w:ind w:left="6468" w:hanging="360"/>
      </w:pPr>
    </w:lvl>
    <w:lvl w:ilvl="8" w:tplc="0C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1" w15:restartNumberingAfterBreak="0">
    <w:nsid w:val="20EA62DC"/>
    <w:multiLevelType w:val="hybridMultilevel"/>
    <w:tmpl w:val="CE5C50FC"/>
    <w:lvl w:ilvl="0" w:tplc="3BD8300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CC8D4F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F3C28B2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2BEB7D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732212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F8A47A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3FE0E5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B0C10A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2AAA07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230947C4"/>
    <w:multiLevelType w:val="hybridMultilevel"/>
    <w:tmpl w:val="B73CEB06"/>
    <w:lvl w:ilvl="0" w:tplc="C32AC0C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2B02C5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A860576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732F94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22A11F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5D4CE2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1EE17D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A22E04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38C0E4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3" w15:restartNumberingAfterBreak="0">
    <w:nsid w:val="23146E1D"/>
    <w:multiLevelType w:val="hybridMultilevel"/>
    <w:tmpl w:val="27E6E5A6"/>
    <w:lvl w:ilvl="0" w:tplc="962E0CB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F0CBB0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5D0F618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95E72F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C2C552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E2C05F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B7AB55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DFED69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F68937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4" w15:restartNumberingAfterBreak="0">
    <w:nsid w:val="2323413A"/>
    <w:multiLevelType w:val="hybridMultilevel"/>
    <w:tmpl w:val="4552E372"/>
    <w:lvl w:ilvl="0" w:tplc="201641F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BF807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346B1CE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C189EB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7B2F62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89EFB7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AA6D96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5DEDB1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148E03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5" w15:restartNumberingAfterBreak="0">
    <w:nsid w:val="238C5B78"/>
    <w:multiLevelType w:val="hybridMultilevel"/>
    <w:tmpl w:val="87E4D9D0"/>
    <w:lvl w:ilvl="0" w:tplc="05284174">
      <w:start w:val="1"/>
      <w:numFmt w:val="lowerLetter"/>
      <w:lvlText w:val="%1."/>
      <w:lvlJc w:val="left"/>
      <w:pPr>
        <w:ind w:left="1428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2148" w:hanging="360"/>
      </w:pPr>
    </w:lvl>
    <w:lvl w:ilvl="2" w:tplc="0C0A001B" w:tentative="1">
      <w:start w:val="1"/>
      <w:numFmt w:val="lowerRoman"/>
      <w:lvlText w:val="%3."/>
      <w:lvlJc w:val="right"/>
      <w:pPr>
        <w:ind w:left="2868" w:hanging="180"/>
      </w:pPr>
    </w:lvl>
    <w:lvl w:ilvl="3" w:tplc="0C0A000F" w:tentative="1">
      <w:start w:val="1"/>
      <w:numFmt w:val="decimal"/>
      <w:lvlText w:val="%4."/>
      <w:lvlJc w:val="left"/>
      <w:pPr>
        <w:ind w:left="3588" w:hanging="360"/>
      </w:pPr>
    </w:lvl>
    <w:lvl w:ilvl="4" w:tplc="0C0A0019" w:tentative="1">
      <w:start w:val="1"/>
      <w:numFmt w:val="lowerLetter"/>
      <w:lvlText w:val="%5."/>
      <w:lvlJc w:val="left"/>
      <w:pPr>
        <w:ind w:left="4308" w:hanging="360"/>
      </w:pPr>
    </w:lvl>
    <w:lvl w:ilvl="5" w:tplc="0C0A001B" w:tentative="1">
      <w:start w:val="1"/>
      <w:numFmt w:val="lowerRoman"/>
      <w:lvlText w:val="%6."/>
      <w:lvlJc w:val="right"/>
      <w:pPr>
        <w:ind w:left="5028" w:hanging="180"/>
      </w:pPr>
    </w:lvl>
    <w:lvl w:ilvl="6" w:tplc="0C0A000F" w:tentative="1">
      <w:start w:val="1"/>
      <w:numFmt w:val="decimal"/>
      <w:lvlText w:val="%7."/>
      <w:lvlJc w:val="left"/>
      <w:pPr>
        <w:ind w:left="5748" w:hanging="360"/>
      </w:pPr>
    </w:lvl>
    <w:lvl w:ilvl="7" w:tplc="0C0A0019" w:tentative="1">
      <w:start w:val="1"/>
      <w:numFmt w:val="lowerLetter"/>
      <w:lvlText w:val="%8."/>
      <w:lvlJc w:val="left"/>
      <w:pPr>
        <w:ind w:left="6468" w:hanging="360"/>
      </w:pPr>
    </w:lvl>
    <w:lvl w:ilvl="8" w:tplc="0C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6" w15:restartNumberingAfterBreak="0">
    <w:nsid w:val="278F4766"/>
    <w:multiLevelType w:val="hybridMultilevel"/>
    <w:tmpl w:val="CD887C1E"/>
    <w:lvl w:ilvl="0" w:tplc="AFE0C8AA">
      <w:start w:val="1"/>
      <w:numFmt w:val="lowerLetter"/>
      <w:lvlText w:val="%1."/>
      <w:lvlJc w:val="left"/>
      <w:pPr>
        <w:ind w:left="1428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2148" w:hanging="360"/>
      </w:pPr>
    </w:lvl>
    <w:lvl w:ilvl="2" w:tplc="0C0A001B" w:tentative="1">
      <w:start w:val="1"/>
      <w:numFmt w:val="lowerRoman"/>
      <w:lvlText w:val="%3."/>
      <w:lvlJc w:val="right"/>
      <w:pPr>
        <w:ind w:left="2868" w:hanging="180"/>
      </w:pPr>
    </w:lvl>
    <w:lvl w:ilvl="3" w:tplc="0C0A000F" w:tentative="1">
      <w:start w:val="1"/>
      <w:numFmt w:val="decimal"/>
      <w:lvlText w:val="%4."/>
      <w:lvlJc w:val="left"/>
      <w:pPr>
        <w:ind w:left="3588" w:hanging="360"/>
      </w:pPr>
    </w:lvl>
    <w:lvl w:ilvl="4" w:tplc="0C0A0019" w:tentative="1">
      <w:start w:val="1"/>
      <w:numFmt w:val="lowerLetter"/>
      <w:lvlText w:val="%5."/>
      <w:lvlJc w:val="left"/>
      <w:pPr>
        <w:ind w:left="4308" w:hanging="360"/>
      </w:pPr>
    </w:lvl>
    <w:lvl w:ilvl="5" w:tplc="0C0A001B" w:tentative="1">
      <w:start w:val="1"/>
      <w:numFmt w:val="lowerRoman"/>
      <w:lvlText w:val="%6."/>
      <w:lvlJc w:val="right"/>
      <w:pPr>
        <w:ind w:left="5028" w:hanging="180"/>
      </w:pPr>
    </w:lvl>
    <w:lvl w:ilvl="6" w:tplc="0C0A000F" w:tentative="1">
      <w:start w:val="1"/>
      <w:numFmt w:val="decimal"/>
      <w:lvlText w:val="%7."/>
      <w:lvlJc w:val="left"/>
      <w:pPr>
        <w:ind w:left="5748" w:hanging="360"/>
      </w:pPr>
    </w:lvl>
    <w:lvl w:ilvl="7" w:tplc="0C0A0019" w:tentative="1">
      <w:start w:val="1"/>
      <w:numFmt w:val="lowerLetter"/>
      <w:lvlText w:val="%8."/>
      <w:lvlJc w:val="left"/>
      <w:pPr>
        <w:ind w:left="6468" w:hanging="360"/>
      </w:pPr>
    </w:lvl>
    <w:lvl w:ilvl="8" w:tplc="0C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7" w15:restartNumberingAfterBreak="0">
    <w:nsid w:val="287A7FD8"/>
    <w:multiLevelType w:val="hybridMultilevel"/>
    <w:tmpl w:val="B470B112"/>
    <w:lvl w:ilvl="0" w:tplc="82D240E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86E485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120A89C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29A7FF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E88C05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3DC469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BD0E2D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D6EE2D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296F6D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8" w15:restartNumberingAfterBreak="0">
    <w:nsid w:val="2C6A0DFF"/>
    <w:multiLevelType w:val="hybridMultilevel"/>
    <w:tmpl w:val="4A4A8670"/>
    <w:lvl w:ilvl="0" w:tplc="E4BA57F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5044AC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738855C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226D9E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58CB0D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6AAA11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46485B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6481DE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E2EBE9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9" w15:restartNumberingAfterBreak="0">
    <w:nsid w:val="2DDD4537"/>
    <w:multiLevelType w:val="multilevel"/>
    <w:tmpl w:val="5544A85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0" w15:restartNumberingAfterBreak="0">
    <w:nsid w:val="348F07CB"/>
    <w:multiLevelType w:val="multilevel"/>
    <w:tmpl w:val="51D8559C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34E87301"/>
    <w:multiLevelType w:val="hybridMultilevel"/>
    <w:tmpl w:val="85824A88"/>
    <w:lvl w:ilvl="0" w:tplc="BC905FB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B783CF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6C80A1C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B001BE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5DE2A0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4C688E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4B42F1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F26FEE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F9C114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2" w15:restartNumberingAfterBreak="0">
    <w:nsid w:val="39F36DEC"/>
    <w:multiLevelType w:val="hybridMultilevel"/>
    <w:tmpl w:val="AD8A14DA"/>
    <w:lvl w:ilvl="0" w:tplc="2B744FE6">
      <w:start w:val="1"/>
      <w:numFmt w:val="lowerLetter"/>
      <w:lvlText w:val="%1."/>
      <w:lvlJc w:val="left"/>
      <w:pPr>
        <w:ind w:left="1428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2148" w:hanging="360"/>
      </w:pPr>
    </w:lvl>
    <w:lvl w:ilvl="2" w:tplc="0C0A001B" w:tentative="1">
      <w:start w:val="1"/>
      <w:numFmt w:val="lowerRoman"/>
      <w:lvlText w:val="%3."/>
      <w:lvlJc w:val="right"/>
      <w:pPr>
        <w:ind w:left="2868" w:hanging="180"/>
      </w:pPr>
    </w:lvl>
    <w:lvl w:ilvl="3" w:tplc="0C0A000F" w:tentative="1">
      <w:start w:val="1"/>
      <w:numFmt w:val="decimal"/>
      <w:lvlText w:val="%4."/>
      <w:lvlJc w:val="left"/>
      <w:pPr>
        <w:ind w:left="3588" w:hanging="360"/>
      </w:pPr>
    </w:lvl>
    <w:lvl w:ilvl="4" w:tplc="0C0A0019" w:tentative="1">
      <w:start w:val="1"/>
      <w:numFmt w:val="lowerLetter"/>
      <w:lvlText w:val="%5."/>
      <w:lvlJc w:val="left"/>
      <w:pPr>
        <w:ind w:left="4308" w:hanging="360"/>
      </w:pPr>
    </w:lvl>
    <w:lvl w:ilvl="5" w:tplc="0C0A001B" w:tentative="1">
      <w:start w:val="1"/>
      <w:numFmt w:val="lowerRoman"/>
      <w:lvlText w:val="%6."/>
      <w:lvlJc w:val="right"/>
      <w:pPr>
        <w:ind w:left="5028" w:hanging="180"/>
      </w:pPr>
    </w:lvl>
    <w:lvl w:ilvl="6" w:tplc="0C0A000F" w:tentative="1">
      <w:start w:val="1"/>
      <w:numFmt w:val="decimal"/>
      <w:lvlText w:val="%7."/>
      <w:lvlJc w:val="left"/>
      <w:pPr>
        <w:ind w:left="5748" w:hanging="360"/>
      </w:pPr>
    </w:lvl>
    <w:lvl w:ilvl="7" w:tplc="0C0A0019" w:tentative="1">
      <w:start w:val="1"/>
      <w:numFmt w:val="lowerLetter"/>
      <w:lvlText w:val="%8."/>
      <w:lvlJc w:val="left"/>
      <w:pPr>
        <w:ind w:left="6468" w:hanging="360"/>
      </w:pPr>
    </w:lvl>
    <w:lvl w:ilvl="8" w:tplc="0C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23" w15:restartNumberingAfterBreak="0">
    <w:nsid w:val="45D00A47"/>
    <w:multiLevelType w:val="multilevel"/>
    <w:tmpl w:val="0FD013A8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4A6E289D"/>
    <w:multiLevelType w:val="hybridMultilevel"/>
    <w:tmpl w:val="2C5C15BA"/>
    <w:lvl w:ilvl="0" w:tplc="DD9641DE">
      <w:start w:val="1"/>
      <w:numFmt w:val="lowerLetter"/>
      <w:lvlText w:val="%1."/>
      <w:lvlJc w:val="left"/>
      <w:pPr>
        <w:ind w:left="1428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2148" w:hanging="360"/>
      </w:pPr>
    </w:lvl>
    <w:lvl w:ilvl="2" w:tplc="0C0A001B" w:tentative="1">
      <w:start w:val="1"/>
      <w:numFmt w:val="lowerRoman"/>
      <w:lvlText w:val="%3."/>
      <w:lvlJc w:val="right"/>
      <w:pPr>
        <w:ind w:left="2868" w:hanging="180"/>
      </w:pPr>
    </w:lvl>
    <w:lvl w:ilvl="3" w:tplc="0C0A000F" w:tentative="1">
      <w:start w:val="1"/>
      <w:numFmt w:val="decimal"/>
      <w:lvlText w:val="%4."/>
      <w:lvlJc w:val="left"/>
      <w:pPr>
        <w:ind w:left="3588" w:hanging="360"/>
      </w:pPr>
    </w:lvl>
    <w:lvl w:ilvl="4" w:tplc="0C0A0019" w:tentative="1">
      <w:start w:val="1"/>
      <w:numFmt w:val="lowerLetter"/>
      <w:lvlText w:val="%5."/>
      <w:lvlJc w:val="left"/>
      <w:pPr>
        <w:ind w:left="4308" w:hanging="360"/>
      </w:pPr>
    </w:lvl>
    <w:lvl w:ilvl="5" w:tplc="0C0A001B" w:tentative="1">
      <w:start w:val="1"/>
      <w:numFmt w:val="lowerRoman"/>
      <w:lvlText w:val="%6."/>
      <w:lvlJc w:val="right"/>
      <w:pPr>
        <w:ind w:left="5028" w:hanging="180"/>
      </w:pPr>
    </w:lvl>
    <w:lvl w:ilvl="6" w:tplc="0C0A000F" w:tentative="1">
      <w:start w:val="1"/>
      <w:numFmt w:val="decimal"/>
      <w:lvlText w:val="%7."/>
      <w:lvlJc w:val="left"/>
      <w:pPr>
        <w:ind w:left="5748" w:hanging="360"/>
      </w:pPr>
    </w:lvl>
    <w:lvl w:ilvl="7" w:tplc="0C0A0019" w:tentative="1">
      <w:start w:val="1"/>
      <w:numFmt w:val="lowerLetter"/>
      <w:lvlText w:val="%8."/>
      <w:lvlJc w:val="left"/>
      <w:pPr>
        <w:ind w:left="6468" w:hanging="360"/>
      </w:pPr>
    </w:lvl>
    <w:lvl w:ilvl="8" w:tplc="0C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25" w15:restartNumberingAfterBreak="0">
    <w:nsid w:val="50617095"/>
    <w:multiLevelType w:val="hybridMultilevel"/>
    <w:tmpl w:val="36941BFA"/>
    <w:lvl w:ilvl="0" w:tplc="97F88BF2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788" w:hanging="360"/>
      </w:pPr>
    </w:lvl>
    <w:lvl w:ilvl="2" w:tplc="0C0A001B" w:tentative="1">
      <w:start w:val="1"/>
      <w:numFmt w:val="lowerRoman"/>
      <w:lvlText w:val="%3."/>
      <w:lvlJc w:val="right"/>
      <w:pPr>
        <w:ind w:left="2508" w:hanging="180"/>
      </w:pPr>
    </w:lvl>
    <w:lvl w:ilvl="3" w:tplc="0C0A000F" w:tentative="1">
      <w:start w:val="1"/>
      <w:numFmt w:val="decimal"/>
      <w:lvlText w:val="%4."/>
      <w:lvlJc w:val="left"/>
      <w:pPr>
        <w:ind w:left="3228" w:hanging="360"/>
      </w:pPr>
    </w:lvl>
    <w:lvl w:ilvl="4" w:tplc="0C0A0019" w:tentative="1">
      <w:start w:val="1"/>
      <w:numFmt w:val="lowerLetter"/>
      <w:lvlText w:val="%5."/>
      <w:lvlJc w:val="left"/>
      <w:pPr>
        <w:ind w:left="3948" w:hanging="360"/>
      </w:pPr>
    </w:lvl>
    <w:lvl w:ilvl="5" w:tplc="0C0A001B" w:tentative="1">
      <w:start w:val="1"/>
      <w:numFmt w:val="lowerRoman"/>
      <w:lvlText w:val="%6."/>
      <w:lvlJc w:val="right"/>
      <w:pPr>
        <w:ind w:left="4668" w:hanging="180"/>
      </w:pPr>
    </w:lvl>
    <w:lvl w:ilvl="6" w:tplc="0C0A000F" w:tentative="1">
      <w:start w:val="1"/>
      <w:numFmt w:val="decimal"/>
      <w:lvlText w:val="%7."/>
      <w:lvlJc w:val="left"/>
      <w:pPr>
        <w:ind w:left="5388" w:hanging="360"/>
      </w:pPr>
    </w:lvl>
    <w:lvl w:ilvl="7" w:tplc="0C0A0019" w:tentative="1">
      <w:start w:val="1"/>
      <w:numFmt w:val="lowerLetter"/>
      <w:lvlText w:val="%8."/>
      <w:lvlJc w:val="left"/>
      <w:pPr>
        <w:ind w:left="6108" w:hanging="360"/>
      </w:pPr>
    </w:lvl>
    <w:lvl w:ilvl="8" w:tplc="0C0A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26" w15:restartNumberingAfterBreak="0">
    <w:nsid w:val="508B2573"/>
    <w:multiLevelType w:val="hybridMultilevel"/>
    <w:tmpl w:val="B75611FA"/>
    <w:lvl w:ilvl="0" w:tplc="F358119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AB2B9E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22E2962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CF296A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CE2A4C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4767ED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5503A8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34EDA0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6AC64A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7" w15:restartNumberingAfterBreak="0">
    <w:nsid w:val="50A045AF"/>
    <w:multiLevelType w:val="hybridMultilevel"/>
    <w:tmpl w:val="2FB0C574"/>
    <w:lvl w:ilvl="0" w:tplc="7256D1D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2A666E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F149160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1EAA94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4A680C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A6CF0D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59099D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A0C597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536F2B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8" w15:restartNumberingAfterBreak="0">
    <w:nsid w:val="57CB5932"/>
    <w:multiLevelType w:val="hybridMultilevel"/>
    <w:tmpl w:val="0888844A"/>
    <w:lvl w:ilvl="0" w:tplc="CAE8A1A0">
      <w:start w:val="1"/>
      <w:numFmt w:val="bullet"/>
      <w:lvlText w:val=""/>
      <w:lvlJc w:val="left"/>
      <w:pPr>
        <w:ind w:left="1260" w:hanging="360"/>
      </w:pPr>
      <w:rPr>
        <w:rFonts w:ascii="Symbol" w:eastAsia="Arial MT" w:hAnsi="Symbol" w:cs="Arial MT" w:hint="default"/>
      </w:rPr>
    </w:lvl>
    <w:lvl w:ilvl="1" w:tplc="0C0A0003" w:tentative="1">
      <w:start w:val="1"/>
      <w:numFmt w:val="bullet"/>
      <w:lvlText w:val="o"/>
      <w:lvlJc w:val="left"/>
      <w:pPr>
        <w:ind w:left="19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7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4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1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8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5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3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020" w:hanging="360"/>
      </w:pPr>
      <w:rPr>
        <w:rFonts w:ascii="Wingdings" w:hAnsi="Wingdings" w:hint="default"/>
      </w:rPr>
    </w:lvl>
  </w:abstractNum>
  <w:abstractNum w:abstractNumId="29" w15:restartNumberingAfterBreak="0">
    <w:nsid w:val="5FF21360"/>
    <w:multiLevelType w:val="multilevel"/>
    <w:tmpl w:val="0292012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52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6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68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30" w15:restartNumberingAfterBreak="0">
    <w:nsid w:val="60CB226E"/>
    <w:multiLevelType w:val="hybridMultilevel"/>
    <w:tmpl w:val="D236020E"/>
    <w:lvl w:ilvl="0" w:tplc="9D66F6FC">
      <w:start w:val="1"/>
      <w:numFmt w:val="bullet"/>
      <w:lvlText w:val="-"/>
      <w:lvlJc w:val="left"/>
      <w:pPr>
        <w:ind w:left="720" w:hanging="360"/>
      </w:pPr>
      <w:rPr>
        <w:rFonts w:ascii="Arial MT" w:eastAsia="Arial MT" w:hAnsi="Arial MT" w:cs="Arial MT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0F31554"/>
    <w:multiLevelType w:val="multilevel"/>
    <w:tmpl w:val="E1EEE79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16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32" w15:restartNumberingAfterBreak="0">
    <w:nsid w:val="691646DD"/>
    <w:multiLevelType w:val="hybridMultilevel"/>
    <w:tmpl w:val="9B5EF938"/>
    <w:lvl w:ilvl="0" w:tplc="A16C3D0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CC8B2C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810452A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162583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C5ED58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4F8629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6C42EE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9B4BBC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D608C6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3" w15:restartNumberingAfterBreak="0">
    <w:nsid w:val="697A2B2A"/>
    <w:multiLevelType w:val="hybridMultilevel"/>
    <w:tmpl w:val="62E67C54"/>
    <w:lvl w:ilvl="0" w:tplc="16703B1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0DCDE2A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E906BDC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98085A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B482ED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F5620B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DD4F4C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80AD87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0946F7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4" w15:restartNumberingAfterBreak="0">
    <w:nsid w:val="6B531B20"/>
    <w:multiLevelType w:val="hybridMultilevel"/>
    <w:tmpl w:val="1CCE85C4"/>
    <w:lvl w:ilvl="0" w:tplc="58D8EE7E">
      <w:start w:val="1"/>
      <w:numFmt w:val="lowerLetter"/>
      <w:lvlText w:val="%1."/>
      <w:lvlJc w:val="left"/>
      <w:pPr>
        <w:ind w:left="1428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2148" w:hanging="360"/>
      </w:pPr>
    </w:lvl>
    <w:lvl w:ilvl="2" w:tplc="0C0A001B" w:tentative="1">
      <w:start w:val="1"/>
      <w:numFmt w:val="lowerRoman"/>
      <w:lvlText w:val="%3."/>
      <w:lvlJc w:val="right"/>
      <w:pPr>
        <w:ind w:left="2868" w:hanging="180"/>
      </w:pPr>
    </w:lvl>
    <w:lvl w:ilvl="3" w:tplc="0C0A000F" w:tentative="1">
      <w:start w:val="1"/>
      <w:numFmt w:val="decimal"/>
      <w:lvlText w:val="%4."/>
      <w:lvlJc w:val="left"/>
      <w:pPr>
        <w:ind w:left="3588" w:hanging="360"/>
      </w:pPr>
    </w:lvl>
    <w:lvl w:ilvl="4" w:tplc="0C0A0019" w:tentative="1">
      <w:start w:val="1"/>
      <w:numFmt w:val="lowerLetter"/>
      <w:lvlText w:val="%5."/>
      <w:lvlJc w:val="left"/>
      <w:pPr>
        <w:ind w:left="4308" w:hanging="360"/>
      </w:pPr>
    </w:lvl>
    <w:lvl w:ilvl="5" w:tplc="0C0A001B" w:tentative="1">
      <w:start w:val="1"/>
      <w:numFmt w:val="lowerRoman"/>
      <w:lvlText w:val="%6."/>
      <w:lvlJc w:val="right"/>
      <w:pPr>
        <w:ind w:left="5028" w:hanging="180"/>
      </w:pPr>
    </w:lvl>
    <w:lvl w:ilvl="6" w:tplc="0C0A000F" w:tentative="1">
      <w:start w:val="1"/>
      <w:numFmt w:val="decimal"/>
      <w:lvlText w:val="%7."/>
      <w:lvlJc w:val="left"/>
      <w:pPr>
        <w:ind w:left="5748" w:hanging="360"/>
      </w:pPr>
    </w:lvl>
    <w:lvl w:ilvl="7" w:tplc="0C0A0019" w:tentative="1">
      <w:start w:val="1"/>
      <w:numFmt w:val="lowerLetter"/>
      <w:lvlText w:val="%8."/>
      <w:lvlJc w:val="left"/>
      <w:pPr>
        <w:ind w:left="6468" w:hanging="360"/>
      </w:pPr>
    </w:lvl>
    <w:lvl w:ilvl="8" w:tplc="0C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35" w15:restartNumberingAfterBreak="0">
    <w:nsid w:val="6FF718CF"/>
    <w:multiLevelType w:val="hybridMultilevel"/>
    <w:tmpl w:val="CAA25028"/>
    <w:lvl w:ilvl="0" w:tplc="9DA8ADB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0095AC6"/>
    <w:multiLevelType w:val="hybridMultilevel"/>
    <w:tmpl w:val="655275AE"/>
    <w:lvl w:ilvl="0" w:tplc="E0024702">
      <w:start w:val="1"/>
      <w:numFmt w:val="lowerLetter"/>
      <w:lvlText w:val="%1."/>
      <w:lvlJc w:val="left"/>
      <w:pPr>
        <w:ind w:left="1428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2148" w:hanging="360"/>
      </w:pPr>
    </w:lvl>
    <w:lvl w:ilvl="2" w:tplc="0C0A001B" w:tentative="1">
      <w:start w:val="1"/>
      <w:numFmt w:val="lowerRoman"/>
      <w:lvlText w:val="%3."/>
      <w:lvlJc w:val="right"/>
      <w:pPr>
        <w:ind w:left="2868" w:hanging="180"/>
      </w:pPr>
    </w:lvl>
    <w:lvl w:ilvl="3" w:tplc="0C0A000F" w:tentative="1">
      <w:start w:val="1"/>
      <w:numFmt w:val="decimal"/>
      <w:lvlText w:val="%4."/>
      <w:lvlJc w:val="left"/>
      <w:pPr>
        <w:ind w:left="3588" w:hanging="360"/>
      </w:pPr>
    </w:lvl>
    <w:lvl w:ilvl="4" w:tplc="0C0A0019" w:tentative="1">
      <w:start w:val="1"/>
      <w:numFmt w:val="lowerLetter"/>
      <w:lvlText w:val="%5."/>
      <w:lvlJc w:val="left"/>
      <w:pPr>
        <w:ind w:left="4308" w:hanging="360"/>
      </w:pPr>
    </w:lvl>
    <w:lvl w:ilvl="5" w:tplc="0C0A001B" w:tentative="1">
      <w:start w:val="1"/>
      <w:numFmt w:val="lowerRoman"/>
      <w:lvlText w:val="%6."/>
      <w:lvlJc w:val="right"/>
      <w:pPr>
        <w:ind w:left="5028" w:hanging="180"/>
      </w:pPr>
    </w:lvl>
    <w:lvl w:ilvl="6" w:tplc="0C0A000F" w:tentative="1">
      <w:start w:val="1"/>
      <w:numFmt w:val="decimal"/>
      <w:lvlText w:val="%7."/>
      <w:lvlJc w:val="left"/>
      <w:pPr>
        <w:ind w:left="5748" w:hanging="360"/>
      </w:pPr>
    </w:lvl>
    <w:lvl w:ilvl="7" w:tplc="0C0A0019" w:tentative="1">
      <w:start w:val="1"/>
      <w:numFmt w:val="lowerLetter"/>
      <w:lvlText w:val="%8."/>
      <w:lvlJc w:val="left"/>
      <w:pPr>
        <w:ind w:left="6468" w:hanging="360"/>
      </w:pPr>
    </w:lvl>
    <w:lvl w:ilvl="8" w:tplc="0C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37" w15:restartNumberingAfterBreak="0">
    <w:nsid w:val="761378BC"/>
    <w:multiLevelType w:val="hybridMultilevel"/>
    <w:tmpl w:val="B4522DFC"/>
    <w:lvl w:ilvl="0" w:tplc="81A2C510">
      <w:start w:val="1"/>
      <w:numFmt w:val="bullet"/>
      <w:lvlText w:val="-"/>
      <w:lvlJc w:val="left"/>
      <w:pPr>
        <w:ind w:left="2880" w:hanging="360"/>
      </w:pPr>
      <w:rPr>
        <w:rFonts w:ascii="Calibri" w:eastAsia="Arial MT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38" w15:restartNumberingAfterBreak="0">
    <w:nsid w:val="79BC62BA"/>
    <w:multiLevelType w:val="hybridMultilevel"/>
    <w:tmpl w:val="8CC00592"/>
    <w:lvl w:ilvl="0" w:tplc="14CAF5D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1983D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586D906"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74A31B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360E76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1A45FC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ADA323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F5A52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DF00B8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9" w15:restartNumberingAfterBreak="0">
    <w:nsid w:val="7C662A6A"/>
    <w:multiLevelType w:val="multilevel"/>
    <w:tmpl w:val="B7467E6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0" w15:restartNumberingAfterBreak="0">
    <w:nsid w:val="7DAF78D3"/>
    <w:multiLevelType w:val="multilevel"/>
    <w:tmpl w:val="0A328D3A"/>
    <w:lvl w:ilvl="0">
      <w:numFmt w:val="bullet"/>
      <w:lvlText w:val="-"/>
      <w:lvlJc w:val="left"/>
      <w:pPr>
        <w:ind w:left="1080" w:hanging="360"/>
      </w:pPr>
      <w:rPr>
        <w:rFonts w:ascii="Calibri" w:eastAsia="Calibri" w:hAnsi="Calibri" w:cs="Calibri"/>
      </w:rPr>
    </w:lvl>
    <w:lvl w:ilvl="1">
      <w:numFmt w:val="bullet"/>
      <w:lvlText w:val="o"/>
      <w:lvlJc w:val="left"/>
      <w:pPr>
        <w:ind w:left="1800" w:hanging="360"/>
      </w:pPr>
      <w:rPr>
        <w:rFonts w:ascii="Courier New" w:hAnsi="Courier New" w:cs="Courier New"/>
      </w:rPr>
    </w:lvl>
    <w:lvl w:ilvl="2">
      <w:numFmt w:val="bullet"/>
      <w:lvlText w:val=""/>
      <w:lvlJc w:val="left"/>
      <w:pPr>
        <w:ind w:left="2520" w:hanging="360"/>
      </w:pPr>
      <w:rPr>
        <w:rFonts w:ascii="Wingdings" w:hAnsi="Wingdings"/>
      </w:rPr>
    </w:lvl>
    <w:lvl w:ilvl="3">
      <w:numFmt w:val="bullet"/>
      <w:lvlText w:val=""/>
      <w:lvlJc w:val="left"/>
      <w:pPr>
        <w:ind w:left="3240" w:hanging="360"/>
      </w:pPr>
      <w:rPr>
        <w:rFonts w:ascii="Symbol" w:hAnsi="Symbol"/>
      </w:rPr>
    </w:lvl>
    <w:lvl w:ilvl="4">
      <w:numFmt w:val="bullet"/>
      <w:lvlText w:val="o"/>
      <w:lvlJc w:val="left"/>
      <w:pPr>
        <w:ind w:left="3960" w:hanging="360"/>
      </w:pPr>
      <w:rPr>
        <w:rFonts w:ascii="Courier New" w:hAnsi="Courier New" w:cs="Courier New"/>
      </w:rPr>
    </w:lvl>
    <w:lvl w:ilvl="5">
      <w:numFmt w:val="bullet"/>
      <w:lvlText w:val=""/>
      <w:lvlJc w:val="left"/>
      <w:pPr>
        <w:ind w:left="4680" w:hanging="360"/>
      </w:pPr>
      <w:rPr>
        <w:rFonts w:ascii="Wingdings" w:hAnsi="Wingdings"/>
      </w:rPr>
    </w:lvl>
    <w:lvl w:ilvl="6">
      <w:numFmt w:val="bullet"/>
      <w:lvlText w:val=""/>
      <w:lvlJc w:val="left"/>
      <w:pPr>
        <w:ind w:left="5400" w:hanging="360"/>
      </w:pPr>
      <w:rPr>
        <w:rFonts w:ascii="Symbol" w:hAnsi="Symbol"/>
      </w:rPr>
    </w:lvl>
    <w:lvl w:ilvl="7">
      <w:numFmt w:val="bullet"/>
      <w:lvlText w:val="o"/>
      <w:lvlJc w:val="left"/>
      <w:pPr>
        <w:ind w:left="6120" w:hanging="360"/>
      </w:pPr>
      <w:rPr>
        <w:rFonts w:ascii="Courier New" w:hAnsi="Courier New" w:cs="Courier New"/>
      </w:rPr>
    </w:lvl>
    <w:lvl w:ilvl="8">
      <w:numFmt w:val="bullet"/>
      <w:lvlText w:val=""/>
      <w:lvlJc w:val="left"/>
      <w:pPr>
        <w:ind w:left="6840" w:hanging="360"/>
      </w:pPr>
      <w:rPr>
        <w:rFonts w:ascii="Wingdings" w:hAnsi="Wingdings"/>
      </w:rPr>
    </w:lvl>
  </w:abstractNum>
  <w:num w:numId="1" w16cid:durableId="1455246176">
    <w:abstractNumId w:val="23"/>
  </w:num>
  <w:num w:numId="2" w16cid:durableId="650869974">
    <w:abstractNumId w:val="40"/>
  </w:num>
  <w:num w:numId="3" w16cid:durableId="1007555709">
    <w:abstractNumId w:val="19"/>
  </w:num>
  <w:num w:numId="4" w16cid:durableId="418523001">
    <w:abstractNumId w:val="20"/>
  </w:num>
  <w:num w:numId="5" w16cid:durableId="2073655258">
    <w:abstractNumId w:val="4"/>
  </w:num>
  <w:num w:numId="6" w16cid:durableId="1864129097">
    <w:abstractNumId w:val="25"/>
  </w:num>
  <w:num w:numId="7" w16cid:durableId="2091345274">
    <w:abstractNumId w:val="10"/>
  </w:num>
  <w:num w:numId="8" w16cid:durableId="1832410231">
    <w:abstractNumId w:val="36"/>
  </w:num>
  <w:num w:numId="9" w16cid:durableId="1326858229">
    <w:abstractNumId w:val="0"/>
  </w:num>
  <w:num w:numId="10" w16cid:durableId="824593643">
    <w:abstractNumId w:val="16"/>
  </w:num>
  <w:num w:numId="11" w16cid:durableId="1092316613">
    <w:abstractNumId w:val="24"/>
  </w:num>
  <w:num w:numId="12" w16cid:durableId="1252274170">
    <w:abstractNumId w:val="15"/>
  </w:num>
  <w:num w:numId="13" w16cid:durableId="1877890287">
    <w:abstractNumId w:val="34"/>
  </w:num>
  <w:num w:numId="14" w16cid:durableId="909846597">
    <w:abstractNumId w:val="22"/>
  </w:num>
  <w:num w:numId="15" w16cid:durableId="1459951842">
    <w:abstractNumId w:val="1"/>
  </w:num>
  <w:num w:numId="16" w16cid:durableId="1746759273">
    <w:abstractNumId w:val="35"/>
  </w:num>
  <w:num w:numId="17" w16cid:durableId="858734686">
    <w:abstractNumId w:val="29"/>
  </w:num>
  <w:num w:numId="18" w16cid:durableId="1782215193">
    <w:abstractNumId w:val="30"/>
  </w:num>
  <w:num w:numId="19" w16cid:durableId="1784036289">
    <w:abstractNumId w:val="28"/>
  </w:num>
  <w:num w:numId="20" w16cid:durableId="310646754">
    <w:abstractNumId w:val="37"/>
  </w:num>
  <w:num w:numId="21" w16cid:durableId="373702518">
    <w:abstractNumId w:val="2"/>
  </w:num>
  <w:num w:numId="22" w16cid:durableId="104430482">
    <w:abstractNumId w:val="8"/>
  </w:num>
  <w:num w:numId="23" w16cid:durableId="1537233372">
    <w:abstractNumId w:val="39"/>
  </w:num>
  <w:num w:numId="24" w16cid:durableId="1674602799">
    <w:abstractNumId w:val="31"/>
  </w:num>
  <w:num w:numId="25" w16cid:durableId="290788959">
    <w:abstractNumId w:val="32"/>
  </w:num>
  <w:num w:numId="26" w16cid:durableId="28991385">
    <w:abstractNumId w:val="9"/>
  </w:num>
  <w:num w:numId="27" w16cid:durableId="242957404">
    <w:abstractNumId w:val="13"/>
  </w:num>
  <w:num w:numId="28" w16cid:durableId="604461150">
    <w:abstractNumId w:val="26"/>
  </w:num>
  <w:num w:numId="29" w16cid:durableId="381948879">
    <w:abstractNumId w:val="33"/>
  </w:num>
  <w:num w:numId="30" w16cid:durableId="1108424644">
    <w:abstractNumId w:val="18"/>
  </w:num>
  <w:num w:numId="31" w16cid:durableId="70084092">
    <w:abstractNumId w:val="21"/>
  </w:num>
  <w:num w:numId="32" w16cid:durableId="1009256381">
    <w:abstractNumId w:val="6"/>
  </w:num>
  <w:num w:numId="33" w16cid:durableId="311494999">
    <w:abstractNumId w:val="27"/>
  </w:num>
  <w:num w:numId="34" w16cid:durableId="307513525">
    <w:abstractNumId w:val="5"/>
  </w:num>
  <w:num w:numId="35" w16cid:durableId="1752580579">
    <w:abstractNumId w:val="11"/>
  </w:num>
  <w:num w:numId="36" w16cid:durableId="1421214214">
    <w:abstractNumId w:val="38"/>
  </w:num>
  <w:num w:numId="37" w16cid:durableId="294525263">
    <w:abstractNumId w:val="7"/>
  </w:num>
  <w:num w:numId="38" w16cid:durableId="155611532">
    <w:abstractNumId w:val="3"/>
  </w:num>
  <w:num w:numId="39" w16cid:durableId="1661736670">
    <w:abstractNumId w:val="17"/>
  </w:num>
  <w:num w:numId="40" w16cid:durableId="852959926">
    <w:abstractNumId w:val="14"/>
  </w:num>
  <w:num w:numId="41" w16cid:durableId="50694520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369B6"/>
    <w:rsid w:val="00002B9B"/>
    <w:rsid w:val="0001293C"/>
    <w:rsid w:val="00020B8C"/>
    <w:rsid w:val="00026DEF"/>
    <w:rsid w:val="00034483"/>
    <w:rsid w:val="000344DB"/>
    <w:rsid w:val="00060A88"/>
    <w:rsid w:val="00063633"/>
    <w:rsid w:val="000712F0"/>
    <w:rsid w:val="00082C96"/>
    <w:rsid w:val="000863F7"/>
    <w:rsid w:val="00095E94"/>
    <w:rsid w:val="000A6A60"/>
    <w:rsid w:val="000A735A"/>
    <w:rsid w:val="000B3832"/>
    <w:rsid w:val="000C045A"/>
    <w:rsid w:val="000C5652"/>
    <w:rsid w:val="000E3D47"/>
    <w:rsid w:val="000F1CBD"/>
    <w:rsid w:val="000F22EB"/>
    <w:rsid w:val="00106C40"/>
    <w:rsid w:val="00111D40"/>
    <w:rsid w:val="001168F2"/>
    <w:rsid w:val="00120689"/>
    <w:rsid w:val="0015329E"/>
    <w:rsid w:val="0015732E"/>
    <w:rsid w:val="001625AF"/>
    <w:rsid w:val="0017253A"/>
    <w:rsid w:val="00172ED5"/>
    <w:rsid w:val="00182684"/>
    <w:rsid w:val="001A1C89"/>
    <w:rsid w:val="001A3B6D"/>
    <w:rsid w:val="001B311B"/>
    <w:rsid w:val="001C4DE8"/>
    <w:rsid w:val="001C694F"/>
    <w:rsid w:val="001D7719"/>
    <w:rsid w:val="001E2B4D"/>
    <w:rsid w:val="001E2D04"/>
    <w:rsid w:val="0020136F"/>
    <w:rsid w:val="0022702F"/>
    <w:rsid w:val="0025047C"/>
    <w:rsid w:val="002648C7"/>
    <w:rsid w:val="00274F08"/>
    <w:rsid w:val="002756D4"/>
    <w:rsid w:val="00290EC1"/>
    <w:rsid w:val="00294D20"/>
    <w:rsid w:val="002A5393"/>
    <w:rsid w:val="002B7CD7"/>
    <w:rsid w:val="002C0026"/>
    <w:rsid w:val="002C7DA8"/>
    <w:rsid w:val="002E1450"/>
    <w:rsid w:val="002E37E4"/>
    <w:rsid w:val="002E3EBB"/>
    <w:rsid w:val="002F174C"/>
    <w:rsid w:val="002F1A40"/>
    <w:rsid w:val="002F544F"/>
    <w:rsid w:val="003012A6"/>
    <w:rsid w:val="00310580"/>
    <w:rsid w:val="003126DC"/>
    <w:rsid w:val="00315AF8"/>
    <w:rsid w:val="00324610"/>
    <w:rsid w:val="00326596"/>
    <w:rsid w:val="003369B6"/>
    <w:rsid w:val="003443F9"/>
    <w:rsid w:val="00366B90"/>
    <w:rsid w:val="00385D60"/>
    <w:rsid w:val="0039495B"/>
    <w:rsid w:val="003A6A3B"/>
    <w:rsid w:val="003C6A93"/>
    <w:rsid w:val="003D2000"/>
    <w:rsid w:val="003D6C85"/>
    <w:rsid w:val="003E2154"/>
    <w:rsid w:val="003E4FAB"/>
    <w:rsid w:val="003F7264"/>
    <w:rsid w:val="00403A4B"/>
    <w:rsid w:val="004109A5"/>
    <w:rsid w:val="00415096"/>
    <w:rsid w:val="0041726B"/>
    <w:rsid w:val="004279A0"/>
    <w:rsid w:val="00432F97"/>
    <w:rsid w:val="004347A9"/>
    <w:rsid w:val="004413EF"/>
    <w:rsid w:val="00441E4C"/>
    <w:rsid w:val="00445923"/>
    <w:rsid w:val="004507C7"/>
    <w:rsid w:val="004520AC"/>
    <w:rsid w:val="004746DC"/>
    <w:rsid w:val="00480378"/>
    <w:rsid w:val="00482559"/>
    <w:rsid w:val="00496C7B"/>
    <w:rsid w:val="004A01B6"/>
    <w:rsid w:val="004C239C"/>
    <w:rsid w:val="004C4E9A"/>
    <w:rsid w:val="004D44B8"/>
    <w:rsid w:val="004D46E0"/>
    <w:rsid w:val="004D79AF"/>
    <w:rsid w:val="004F05C4"/>
    <w:rsid w:val="004F18A0"/>
    <w:rsid w:val="00506D6C"/>
    <w:rsid w:val="0050733A"/>
    <w:rsid w:val="00516BDF"/>
    <w:rsid w:val="00522F3B"/>
    <w:rsid w:val="005259F5"/>
    <w:rsid w:val="00527ADB"/>
    <w:rsid w:val="00534986"/>
    <w:rsid w:val="005355C0"/>
    <w:rsid w:val="00546534"/>
    <w:rsid w:val="0054751D"/>
    <w:rsid w:val="00554EF3"/>
    <w:rsid w:val="0055660E"/>
    <w:rsid w:val="00572835"/>
    <w:rsid w:val="0057794D"/>
    <w:rsid w:val="00582EF6"/>
    <w:rsid w:val="00585707"/>
    <w:rsid w:val="00590925"/>
    <w:rsid w:val="00594E49"/>
    <w:rsid w:val="00596ACB"/>
    <w:rsid w:val="005A372C"/>
    <w:rsid w:val="005A6FDC"/>
    <w:rsid w:val="005A7204"/>
    <w:rsid w:val="005B1E33"/>
    <w:rsid w:val="005E25AB"/>
    <w:rsid w:val="005E42D7"/>
    <w:rsid w:val="005E5F1D"/>
    <w:rsid w:val="005E775B"/>
    <w:rsid w:val="005F180F"/>
    <w:rsid w:val="006249DA"/>
    <w:rsid w:val="0064043B"/>
    <w:rsid w:val="00640AD2"/>
    <w:rsid w:val="00655ED9"/>
    <w:rsid w:val="00664010"/>
    <w:rsid w:val="0067243E"/>
    <w:rsid w:val="00676CDF"/>
    <w:rsid w:val="00681D24"/>
    <w:rsid w:val="00682988"/>
    <w:rsid w:val="00692788"/>
    <w:rsid w:val="00695F48"/>
    <w:rsid w:val="00696762"/>
    <w:rsid w:val="006A1248"/>
    <w:rsid w:val="006B1DC7"/>
    <w:rsid w:val="006B6B92"/>
    <w:rsid w:val="006C2783"/>
    <w:rsid w:val="006D2F35"/>
    <w:rsid w:val="007037D3"/>
    <w:rsid w:val="007068FB"/>
    <w:rsid w:val="00723B7F"/>
    <w:rsid w:val="00732E45"/>
    <w:rsid w:val="00735E01"/>
    <w:rsid w:val="007374B0"/>
    <w:rsid w:val="00742FC3"/>
    <w:rsid w:val="00744162"/>
    <w:rsid w:val="0076196F"/>
    <w:rsid w:val="00767B05"/>
    <w:rsid w:val="007A1714"/>
    <w:rsid w:val="007C3813"/>
    <w:rsid w:val="007C4CD5"/>
    <w:rsid w:val="007C7B56"/>
    <w:rsid w:val="007E5046"/>
    <w:rsid w:val="007E72AE"/>
    <w:rsid w:val="00806095"/>
    <w:rsid w:val="00807D27"/>
    <w:rsid w:val="008211F9"/>
    <w:rsid w:val="00835A7E"/>
    <w:rsid w:val="00835D27"/>
    <w:rsid w:val="00837B07"/>
    <w:rsid w:val="00842320"/>
    <w:rsid w:val="0085478F"/>
    <w:rsid w:val="00865C8F"/>
    <w:rsid w:val="00877E5E"/>
    <w:rsid w:val="0088019B"/>
    <w:rsid w:val="00882DE5"/>
    <w:rsid w:val="008848E5"/>
    <w:rsid w:val="00893366"/>
    <w:rsid w:val="008C5561"/>
    <w:rsid w:val="008D6C3E"/>
    <w:rsid w:val="008F1446"/>
    <w:rsid w:val="00907E4B"/>
    <w:rsid w:val="009103CE"/>
    <w:rsid w:val="00922256"/>
    <w:rsid w:val="009261B1"/>
    <w:rsid w:val="00937EEA"/>
    <w:rsid w:val="00957548"/>
    <w:rsid w:val="00960425"/>
    <w:rsid w:val="00973C1A"/>
    <w:rsid w:val="00977E79"/>
    <w:rsid w:val="00997F97"/>
    <w:rsid w:val="009B6AF5"/>
    <w:rsid w:val="009C7FAF"/>
    <w:rsid w:val="009D499A"/>
    <w:rsid w:val="009E00EF"/>
    <w:rsid w:val="009E21DC"/>
    <w:rsid w:val="009E49B9"/>
    <w:rsid w:val="009F2234"/>
    <w:rsid w:val="009F332D"/>
    <w:rsid w:val="009F3434"/>
    <w:rsid w:val="00A05A60"/>
    <w:rsid w:val="00A05AC7"/>
    <w:rsid w:val="00A16FEB"/>
    <w:rsid w:val="00A20148"/>
    <w:rsid w:val="00A20FEA"/>
    <w:rsid w:val="00A264AB"/>
    <w:rsid w:val="00A34401"/>
    <w:rsid w:val="00A42815"/>
    <w:rsid w:val="00A62960"/>
    <w:rsid w:val="00A74415"/>
    <w:rsid w:val="00A75CCF"/>
    <w:rsid w:val="00A93D68"/>
    <w:rsid w:val="00A977EF"/>
    <w:rsid w:val="00AB26AF"/>
    <w:rsid w:val="00AB7981"/>
    <w:rsid w:val="00AD4988"/>
    <w:rsid w:val="00AE0CA7"/>
    <w:rsid w:val="00AE36BC"/>
    <w:rsid w:val="00AF020B"/>
    <w:rsid w:val="00B11FB2"/>
    <w:rsid w:val="00B2783C"/>
    <w:rsid w:val="00B33402"/>
    <w:rsid w:val="00B50B08"/>
    <w:rsid w:val="00B50FB6"/>
    <w:rsid w:val="00B521E3"/>
    <w:rsid w:val="00B701E7"/>
    <w:rsid w:val="00BA1051"/>
    <w:rsid w:val="00BA1EA6"/>
    <w:rsid w:val="00BA556E"/>
    <w:rsid w:val="00BD1717"/>
    <w:rsid w:val="00BE6856"/>
    <w:rsid w:val="00BF04B2"/>
    <w:rsid w:val="00BF4771"/>
    <w:rsid w:val="00C00FE4"/>
    <w:rsid w:val="00C02CEA"/>
    <w:rsid w:val="00C051E0"/>
    <w:rsid w:val="00C1125B"/>
    <w:rsid w:val="00C17166"/>
    <w:rsid w:val="00C223C7"/>
    <w:rsid w:val="00C3758F"/>
    <w:rsid w:val="00C54216"/>
    <w:rsid w:val="00C65C07"/>
    <w:rsid w:val="00C715E5"/>
    <w:rsid w:val="00C76A50"/>
    <w:rsid w:val="00C845E2"/>
    <w:rsid w:val="00C93728"/>
    <w:rsid w:val="00C955FB"/>
    <w:rsid w:val="00CC4FDD"/>
    <w:rsid w:val="00CC6589"/>
    <w:rsid w:val="00CE278A"/>
    <w:rsid w:val="00CF1E5F"/>
    <w:rsid w:val="00CF3E30"/>
    <w:rsid w:val="00D02EB8"/>
    <w:rsid w:val="00D14D5B"/>
    <w:rsid w:val="00D211C8"/>
    <w:rsid w:val="00D26BAE"/>
    <w:rsid w:val="00D36951"/>
    <w:rsid w:val="00D37F20"/>
    <w:rsid w:val="00D42F7A"/>
    <w:rsid w:val="00D4385B"/>
    <w:rsid w:val="00D447AF"/>
    <w:rsid w:val="00D46631"/>
    <w:rsid w:val="00D55F61"/>
    <w:rsid w:val="00D73128"/>
    <w:rsid w:val="00D80577"/>
    <w:rsid w:val="00D84036"/>
    <w:rsid w:val="00D92AA0"/>
    <w:rsid w:val="00DA1C53"/>
    <w:rsid w:val="00DB42C8"/>
    <w:rsid w:val="00DC2112"/>
    <w:rsid w:val="00DD1919"/>
    <w:rsid w:val="00DD78EE"/>
    <w:rsid w:val="00DE1948"/>
    <w:rsid w:val="00DE3978"/>
    <w:rsid w:val="00DE616C"/>
    <w:rsid w:val="00DF0EF7"/>
    <w:rsid w:val="00DF5582"/>
    <w:rsid w:val="00E0330B"/>
    <w:rsid w:val="00E17AA7"/>
    <w:rsid w:val="00E24DF9"/>
    <w:rsid w:val="00E2766E"/>
    <w:rsid w:val="00E37053"/>
    <w:rsid w:val="00E46C41"/>
    <w:rsid w:val="00E6678A"/>
    <w:rsid w:val="00E75B41"/>
    <w:rsid w:val="00E77B31"/>
    <w:rsid w:val="00E90F05"/>
    <w:rsid w:val="00E9486A"/>
    <w:rsid w:val="00E94DBA"/>
    <w:rsid w:val="00E95B32"/>
    <w:rsid w:val="00E97061"/>
    <w:rsid w:val="00EA0E97"/>
    <w:rsid w:val="00EA6897"/>
    <w:rsid w:val="00EB0340"/>
    <w:rsid w:val="00EC0399"/>
    <w:rsid w:val="00EC34C4"/>
    <w:rsid w:val="00EE7458"/>
    <w:rsid w:val="00EF5CE9"/>
    <w:rsid w:val="00F0175A"/>
    <w:rsid w:val="00F02158"/>
    <w:rsid w:val="00F22F2C"/>
    <w:rsid w:val="00F25416"/>
    <w:rsid w:val="00F357A8"/>
    <w:rsid w:val="00F370D2"/>
    <w:rsid w:val="00F43410"/>
    <w:rsid w:val="00F61525"/>
    <w:rsid w:val="00F651B3"/>
    <w:rsid w:val="00F70E57"/>
    <w:rsid w:val="00F74BF8"/>
    <w:rsid w:val="00F76B8D"/>
    <w:rsid w:val="00F81378"/>
    <w:rsid w:val="00F82950"/>
    <w:rsid w:val="00F9030D"/>
    <w:rsid w:val="00F90C97"/>
    <w:rsid w:val="00FA091B"/>
    <w:rsid w:val="00FA3117"/>
    <w:rsid w:val="00FA3A61"/>
    <w:rsid w:val="00FB4342"/>
    <w:rsid w:val="00FC5B1E"/>
    <w:rsid w:val="00FD2C6E"/>
    <w:rsid w:val="00FE1504"/>
    <w:rsid w:val="00FF2C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3ABFFE9"/>
  <w15:docId w15:val="{FCB5D517-1A07-42EA-9072-2BAF7AFEB5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24DF9"/>
    <w:rPr>
      <w:rFonts w:ascii="Arial MT" w:eastAsia="Arial MT" w:hAnsi="Arial MT" w:cs="Arial MT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Brdtekst">
    <w:name w:val="Body Text"/>
    <w:basedOn w:val="Normal"/>
    <w:link w:val="BrdtekstTegn"/>
    <w:uiPriority w:val="1"/>
    <w:qFormat/>
    <w:rPr>
      <w:sz w:val="14"/>
      <w:szCs w:val="14"/>
    </w:rPr>
  </w:style>
  <w:style w:type="paragraph" w:styleId="Titel">
    <w:name w:val="Title"/>
    <w:basedOn w:val="Normal"/>
    <w:uiPriority w:val="10"/>
    <w:qFormat/>
    <w:pPr>
      <w:ind w:left="4861"/>
    </w:pPr>
    <w:rPr>
      <w:rFonts w:ascii="Times New Roman" w:eastAsia="Times New Roman" w:hAnsi="Times New Roman" w:cs="Times New Roman"/>
      <w:sz w:val="15"/>
      <w:szCs w:val="15"/>
    </w:rPr>
  </w:style>
  <w:style w:type="paragraph" w:styleId="Listeafsnit">
    <w:name w:val="List Paragraph"/>
    <w:basedOn w:val="Normal"/>
    <w:qFormat/>
  </w:style>
  <w:style w:type="paragraph" w:customStyle="1" w:styleId="TableParagraph">
    <w:name w:val="Table Paragraph"/>
    <w:basedOn w:val="Normal"/>
    <w:uiPriority w:val="1"/>
    <w:qFormat/>
  </w:style>
  <w:style w:type="paragraph" w:styleId="Sidehoved">
    <w:name w:val="header"/>
    <w:basedOn w:val="Normal"/>
    <w:link w:val="SidehovedTegn"/>
    <w:uiPriority w:val="99"/>
    <w:unhideWhenUsed/>
    <w:rsid w:val="00F82950"/>
    <w:pPr>
      <w:tabs>
        <w:tab w:val="center" w:pos="4252"/>
        <w:tab w:val="right" w:pos="8504"/>
      </w:tabs>
    </w:pPr>
  </w:style>
  <w:style w:type="character" w:customStyle="1" w:styleId="SidehovedTegn">
    <w:name w:val="Sidehoved Tegn"/>
    <w:basedOn w:val="Standardskrifttypeiafsnit"/>
    <w:link w:val="Sidehoved"/>
    <w:uiPriority w:val="99"/>
    <w:rsid w:val="00F82950"/>
    <w:rPr>
      <w:rFonts w:ascii="Arial MT" w:eastAsia="Arial MT" w:hAnsi="Arial MT" w:cs="Arial MT"/>
    </w:rPr>
  </w:style>
  <w:style w:type="paragraph" w:styleId="Sidefod">
    <w:name w:val="footer"/>
    <w:basedOn w:val="Normal"/>
    <w:link w:val="SidefodTegn"/>
    <w:uiPriority w:val="99"/>
    <w:unhideWhenUsed/>
    <w:rsid w:val="00F82950"/>
    <w:pPr>
      <w:tabs>
        <w:tab w:val="center" w:pos="4252"/>
        <w:tab w:val="right" w:pos="8504"/>
      </w:tabs>
    </w:pPr>
  </w:style>
  <w:style w:type="character" w:customStyle="1" w:styleId="SidefodTegn">
    <w:name w:val="Sidefod Tegn"/>
    <w:basedOn w:val="Standardskrifttypeiafsnit"/>
    <w:link w:val="Sidefod"/>
    <w:uiPriority w:val="99"/>
    <w:rsid w:val="00F82950"/>
    <w:rPr>
      <w:rFonts w:ascii="Arial MT" w:eastAsia="Arial MT" w:hAnsi="Arial MT" w:cs="Arial MT"/>
    </w:rPr>
  </w:style>
  <w:style w:type="table" w:customStyle="1" w:styleId="Tablaconcuadrcula1">
    <w:name w:val="Tabla con cuadrícula1"/>
    <w:basedOn w:val="Tabel-Normal"/>
    <w:next w:val="Tabel-Gitter"/>
    <w:uiPriority w:val="39"/>
    <w:rsid w:val="00692788"/>
    <w:pPr>
      <w:widowControl/>
      <w:autoSpaceDE/>
      <w:autoSpaceDN/>
    </w:pPr>
    <w:rPr>
      <w:rFonts w:eastAsia="Times New Roman"/>
      <w:lang w:val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-Gitter">
    <w:name w:val="Table Grid"/>
    <w:basedOn w:val="Tabel-Normal"/>
    <w:uiPriority w:val="39"/>
    <w:rsid w:val="0069278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Standardskrifttypeiafsnit"/>
    <w:rsid w:val="001E2B4D"/>
    <w:rPr>
      <w:color w:val="0563C1"/>
      <w:u w:val="single"/>
    </w:rPr>
  </w:style>
  <w:style w:type="character" w:styleId="Ulstomtale">
    <w:name w:val="Unresolved Mention"/>
    <w:basedOn w:val="Standardskrifttypeiafsnit"/>
    <w:uiPriority w:val="99"/>
    <w:semiHidden/>
    <w:unhideWhenUsed/>
    <w:rsid w:val="00C1125B"/>
    <w:rPr>
      <w:color w:val="605E5C"/>
      <w:shd w:val="clear" w:color="auto" w:fill="E1DFDD"/>
    </w:rPr>
  </w:style>
  <w:style w:type="character" w:styleId="BesgtLink">
    <w:name w:val="FollowedHyperlink"/>
    <w:basedOn w:val="Standardskrifttypeiafsnit"/>
    <w:uiPriority w:val="99"/>
    <w:semiHidden/>
    <w:unhideWhenUsed/>
    <w:rsid w:val="00DF5582"/>
    <w:rPr>
      <w:color w:val="800080" w:themeColor="followedHyperlink"/>
      <w:u w:val="single"/>
    </w:rPr>
  </w:style>
  <w:style w:type="character" w:customStyle="1" w:styleId="BrdtekstTegn">
    <w:name w:val="Brødtekst Tegn"/>
    <w:basedOn w:val="Standardskrifttypeiafsnit"/>
    <w:link w:val="Brdtekst"/>
    <w:uiPriority w:val="1"/>
    <w:rsid w:val="00696762"/>
    <w:rPr>
      <w:rFonts w:ascii="Arial MT" w:eastAsia="Arial MT" w:hAnsi="Arial MT" w:cs="Arial MT"/>
      <w:sz w:val="14"/>
      <w:szCs w:val="14"/>
    </w:rPr>
  </w:style>
  <w:style w:type="paragraph" w:styleId="NormalWeb">
    <w:name w:val="Normal (Web)"/>
    <w:basedOn w:val="Normal"/>
    <w:uiPriority w:val="99"/>
    <w:semiHidden/>
    <w:unhideWhenUsed/>
    <w:rsid w:val="000344DB"/>
    <w:pPr>
      <w:widowControl/>
      <w:autoSpaceDE/>
      <w:autoSpaceDN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paragraph" w:styleId="Bibliografi">
    <w:name w:val="Bibliography"/>
    <w:basedOn w:val="Normal"/>
    <w:next w:val="Normal"/>
    <w:uiPriority w:val="37"/>
    <w:unhideWhenUsed/>
    <w:rsid w:val="00445923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180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136591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01871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7573519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971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42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98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993277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962494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934514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099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57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08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039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410781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171524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318028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2949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875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830856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148492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141334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488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38148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92911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810391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639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51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57865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45557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703089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713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37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180637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38723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040468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6499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05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8920438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17034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608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91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62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715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05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75752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5650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952878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5526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04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62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354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9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330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977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01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618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44633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488408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2854692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152112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5522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046754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175904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1258045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7412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802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6738037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43321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435747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3048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0611693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493139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588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7085991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66932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906281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692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9418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467095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157787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5703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3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30577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03607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943195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5808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957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41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83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5879166">
          <w:marLeft w:val="547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505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1028978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78407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714005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288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74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569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728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88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600240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714563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30179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openxmlformats.org/officeDocument/2006/relationships/styles" Target="styles.xml"/><Relationship Id="rId9" Type="http://schemas.openxmlformats.org/officeDocument/2006/relationships/hyperlink" Target="https://docs.google.com/" TargetMode="External"/></Relationships>
</file>

<file path=word/_rels/footer1.xml.rels><?xml version="1.0" encoding="UTF-8" standalone="yes"?>
<Relationships xmlns="http://schemas.openxmlformats.org/package/2006/relationships"><Relationship Id="rId8" Type="http://schemas.openxmlformats.org/officeDocument/2006/relationships/image" Target="media/image9.png"/><Relationship Id="rId13" Type="http://schemas.openxmlformats.org/officeDocument/2006/relationships/image" Target="media/image14.png"/><Relationship Id="rId3" Type="http://schemas.openxmlformats.org/officeDocument/2006/relationships/image" Target="media/image4.png"/><Relationship Id="rId7" Type="http://schemas.openxmlformats.org/officeDocument/2006/relationships/image" Target="media/image8.png"/><Relationship Id="rId12" Type="http://schemas.openxmlformats.org/officeDocument/2006/relationships/image" Target="media/image13.png"/><Relationship Id="rId2" Type="http://schemas.openxmlformats.org/officeDocument/2006/relationships/image" Target="media/image3.png"/><Relationship Id="rId1" Type="http://schemas.openxmlformats.org/officeDocument/2006/relationships/image" Target="media/image2.png"/><Relationship Id="rId6" Type="http://schemas.openxmlformats.org/officeDocument/2006/relationships/image" Target="media/image7.png"/><Relationship Id="rId11" Type="http://schemas.openxmlformats.org/officeDocument/2006/relationships/image" Target="media/image12.png"/><Relationship Id="rId5" Type="http://schemas.openxmlformats.org/officeDocument/2006/relationships/image" Target="media/image6.png"/><Relationship Id="rId15" Type="http://schemas.openxmlformats.org/officeDocument/2006/relationships/image" Target="media/image16.png"/><Relationship Id="rId10" Type="http://schemas.openxmlformats.org/officeDocument/2006/relationships/image" Target="media/image11.png"/><Relationship Id="rId4" Type="http://schemas.openxmlformats.org/officeDocument/2006/relationships/image" Target="media/image5.png"/><Relationship Id="rId9" Type="http://schemas.openxmlformats.org/officeDocument/2006/relationships/image" Target="media/image10.png"/><Relationship Id="rId14" Type="http://schemas.openxmlformats.org/officeDocument/2006/relationships/image" Target="media/image15.png"/></Relationships>
</file>

<file path=word/_rels/header1.xml.rels><?xml version="1.0" encoding="UTF-8" standalone="yes"?>
<Relationships xmlns="http://schemas.openxmlformats.org/package/2006/relationships"><Relationship Id="rId8" Type="http://schemas.openxmlformats.org/officeDocument/2006/relationships/image" Target="media/image8.png"/><Relationship Id="rId13" Type="http://schemas.openxmlformats.org/officeDocument/2006/relationships/image" Target="media/image13.png"/><Relationship Id="rId3" Type="http://schemas.openxmlformats.org/officeDocument/2006/relationships/image" Target="media/image3.png"/><Relationship Id="rId7" Type="http://schemas.openxmlformats.org/officeDocument/2006/relationships/image" Target="media/image7.png"/><Relationship Id="rId12" Type="http://schemas.openxmlformats.org/officeDocument/2006/relationships/image" Target="media/image12.png"/><Relationship Id="rId2" Type="http://schemas.openxmlformats.org/officeDocument/2006/relationships/image" Target="media/image2.png"/><Relationship Id="rId1" Type="http://schemas.openxmlformats.org/officeDocument/2006/relationships/image" Target="media/image1.jpeg"/><Relationship Id="rId6" Type="http://schemas.openxmlformats.org/officeDocument/2006/relationships/image" Target="media/image6.png"/><Relationship Id="rId11" Type="http://schemas.openxmlformats.org/officeDocument/2006/relationships/image" Target="media/image11.png"/><Relationship Id="rId5" Type="http://schemas.openxmlformats.org/officeDocument/2006/relationships/image" Target="media/image5.png"/><Relationship Id="rId15" Type="http://schemas.openxmlformats.org/officeDocument/2006/relationships/image" Target="media/image15.png"/><Relationship Id="rId10" Type="http://schemas.openxmlformats.org/officeDocument/2006/relationships/image" Target="media/image10.png"/><Relationship Id="rId4" Type="http://schemas.openxmlformats.org/officeDocument/2006/relationships/image" Target="media/image4.png"/><Relationship Id="rId9" Type="http://schemas.openxmlformats.org/officeDocument/2006/relationships/image" Target="media/image9.png"/><Relationship Id="rId14" Type="http://schemas.openxmlformats.org/officeDocument/2006/relationships/image" Target="media/image1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1D0A880C05A24D49B9A63614DC94BDC0" ma:contentTypeVersion="17" ma:contentTypeDescription="Opret et nyt dokument." ma:contentTypeScope="" ma:versionID="4b1e6c07b6f0bdab3f5090cb1a83a6c6">
  <xsd:schema xmlns:xsd="http://www.w3.org/2001/XMLSchema" xmlns:xs="http://www.w3.org/2001/XMLSchema" xmlns:p="http://schemas.microsoft.com/office/2006/metadata/properties" xmlns:ns2="e8017948-3129-4fc6-9fb5-77241dcf0ea5" xmlns:ns3="54bf8377-07c1-4966-bfa6-a5aeba51445e" targetNamespace="http://schemas.microsoft.com/office/2006/metadata/properties" ma:root="true" ma:fieldsID="e019581b1b66272460a4b5360c110217" ns2:_="" ns3:_="">
    <xsd:import namespace="e8017948-3129-4fc6-9fb5-77241dcf0ea5"/>
    <xsd:import namespace="54bf8377-07c1-4966-bfa6-a5aeba51445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KeyPoints" minOccurs="0"/>
                <xsd:element ref="ns2:MediaServiceKeyPoint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lcf76f155ced4ddcb4097134ff3c332f" minOccurs="0"/>
                <xsd:element ref="ns3:TaxCatchAll" minOccurs="0"/>
                <xsd:element ref="ns2:MediaServiceDateTaken" minOccurs="0"/>
                <xsd:element ref="ns2:MediaLengthInSeconds" minOccurs="0"/>
                <xsd:element ref="ns2:MediaServiceLocation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8017948-3129-4fc6-9fb5-77241dcf0ea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lcf76f155ced4ddcb4097134ff3c332f" ma:index="18" nillable="true" ma:taxonomy="true" ma:internalName="lcf76f155ced4ddcb4097134ff3c332f" ma:taxonomyFieldName="MediaServiceImageTags" ma:displayName="Billedmærker" ma:readOnly="false" ma:fieldId="{5cf76f15-5ced-4ddc-b409-7134ff3c332f}" ma:taxonomyMulti="true" ma:sspId="3273e385-a8b0-4d51-8803-6e97695cb93c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DateTaken" ma:index="20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22" nillable="true" ma:displayName="Location" ma:internalName="MediaServiceLocation" ma:readOnly="true">
      <xsd:simpleType>
        <xsd:restriction base="dms:Text"/>
      </xsd:simpleType>
    </xsd:element>
    <xsd:element name="MediaServiceSearchProperties" ma:index="23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4bf8377-07c1-4966-bfa6-a5aeba51445e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Delt med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Delt med detaljer" ma:internalName="SharedWithDetails" ma:readOnly="true">
      <xsd:simpleType>
        <xsd:restriction base="dms:Note">
          <xsd:maxLength value="255"/>
        </xsd:restriction>
      </xsd:simpleType>
    </xsd:element>
    <xsd:element name="TaxCatchAll" ma:index="19" nillable="true" ma:displayName="Taxonomy Catch All Column" ma:hidden="true" ma:list="{9e9618c6-e9b1-44ed-89c2-16d631980e0e}" ma:internalName="TaxCatchAll" ma:showField="CatchAllData" ma:web="54bf8377-07c1-4966-bfa6-a5aeba51445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dhol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6143F745-3600-4F8D-840C-2F9415A906E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15FB64E-8DBF-4BCB-9918-D3A8C759EF09}"/>
</file>

<file path=docMetadata/LabelInfo.xml><?xml version="1.0" encoding="utf-8"?>
<clbl:labelList xmlns:clbl="http://schemas.microsoft.com/office/2020/mipLabelMetadata">
  <clbl:label id="{1b29427a-4ed3-4f0e-a3ff-ced1342f64ac}" enabled="0" method="" siteId="{1b29427a-4ed3-4f0e-a3ff-ced1342f64ac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5</TotalTime>
  <Pages>5</Pages>
  <Words>856</Words>
  <Characters>5226</Characters>
  <Application>Microsoft Office Word</Application>
  <DocSecurity>0</DocSecurity>
  <Lines>43</Lines>
  <Paragraphs>12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0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rgia Pignat</dc:creator>
  <cp:lastModifiedBy>Bettina Jensen (BETJ - AH)</cp:lastModifiedBy>
  <cp:revision>99</cp:revision>
  <dcterms:created xsi:type="dcterms:W3CDTF">2023-03-10T07:37:00Z</dcterms:created>
  <dcterms:modified xsi:type="dcterms:W3CDTF">2023-03-10T12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0"&gt;&lt;session id="HfAlULUX"/&gt;&lt;style id="http://www.zotero.org/styles/apa" locale="en-GB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